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6E518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 xml:space="preserve">induced </w:t>
      </w:r>
      <w:r w:rsidR="006E5183">
        <w:rPr>
          <w:rFonts w:asciiTheme="minorHAnsi" w:hAnsiTheme="minorHAnsi"/>
        </w:rPr>
        <w:t>mutagenesis</w:t>
      </w:r>
      <w:r w:rsidRPr="00721F05">
        <w:rPr>
          <w:rFonts w:asciiTheme="minorHAnsi" w:hAnsiTheme="minorHAnsi"/>
        </w:rPr>
        <w:t xml:space="preserve">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B2113A">
        <w:rPr>
          <w:rFonts w:eastAsia="Times New Roman"/>
          <w:noProof/>
        </w:rPr>
        <w:t>May 1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B2113A">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B2113A">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B2113A">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id" : "ITEM-4",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4",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5",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5",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Galhardo, Hastings, and Rosenberg 2007; Foster 2007; Heidenreich 2007; Rosenberg et al. 2012; Shor, Fox, and Broach 2013)" }, "properties" : { "noteIndex" : 0 }, "schema" : "https://github.com/citation-style-language/schema/raw/master/csl-citation.json" }</w:instrText>
      </w:r>
      <w:r w:rsidR="002619F0" w:rsidRPr="00721F05">
        <w:fldChar w:fldCharType="separate"/>
      </w:r>
      <w:bookmarkStart w:id="5" w:name="_GoBack"/>
      <w:bookmarkEnd w:id="5"/>
      <w:r w:rsidR="00B2113A" w:rsidRPr="00B2113A">
        <w:rPr>
          <w:noProof/>
        </w:rPr>
        <w:t>(Galhardo, Hastings, and Rosenberg 2007; Foster 2007; Heidenreich 2007; Rosenberg et al. 2012; Shor, Fox, and Broach 2013)</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9667D0">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B2113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B2113A">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B2113A">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B2113A">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6"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6"/>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B2113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7" w:name="_Toc336511465"/>
      <w:r w:rsidRPr="00721F05">
        <w:rPr>
          <w:rFonts w:asciiTheme="minorHAnsi" w:hAnsiTheme="minorHAnsi"/>
        </w:rPr>
        <w:t>Recombination in microbial populations</w:t>
      </w:r>
      <w:bookmarkEnd w:id="7"/>
    </w:p>
    <w:p w:rsidR="009A61A0" w:rsidRPr="00721F05" w:rsidRDefault="009A61A0" w:rsidP="00B21F26">
      <w:r w:rsidRPr="00721F05">
        <w:t xml:space="preserve">Nevertheless, most microorganisms are not entirely asexual. </w:t>
      </w:r>
      <w:r w:rsidR="00B21F26">
        <w:t xml:space="preserve">In bacteria, </w:t>
      </w:r>
      <w:r w:rsidRPr="00721F05">
        <w:t>horizontal gene transfer (HGT)</w:t>
      </w:r>
      <w:r w:rsidR="00B21F26">
        <w:t xml:space="preserve"> includes </w:t>
      </w:r>
      <w:r w:rsidRPr="00721F05">
        <w:t>three mechanisms</w:t>
      </w:r>
      <w:r w:rsidR="006F6380">
        <w:t xml:space="preserve"> </w:t>
      </w:r>
      <w:r w:rsidR="006F6380">
        <w:fldChar w:fldCharType="begin" w:fldLock="1"/>
      </w:r>
      <w:r w:rsidR="00B2113A">
        <w:instrText>ADDIN CSL_CITATION { "citationItems" : [ { "id" : "ITEM-1", "itemData" : { "ISBN" : "1-55581-271-6", "author" : [ { "dropping-particle" : "V", "family" : "Miller", "given" : "Robert", "non-dropping-particle" : "", "parse-names" : false, "suffix" : "" }, { "dropping-particle" : "", "family" : "Day", "given" : "Martin J.", "non-dropping-particle" : "", "parse-names" : false, "suffix" : "" } ], "chapter-number" : "11", "container-title" : "Microbial Evolution. Gene Establishment, Survival, and Exchange", "id" : "ITEM-1", "issued" : { "date-parts" : [ [ "2004" ] ] }, "page" : "173-178", "publisher" : "ASM Press", "publisher-place" : "Washington DC, USA", "title" : "Horizontal gene transfer and the real world", "type" : "chapter" }, "uris" : [ "http://www.mendeley.com/documents/?uuid=e7c10965-6a63-4333-bace-1080c5ccce9c" ] } ], "mendeley" : { "previouslyFormattedCitation" : "(Miller and Day 2004)" }, "properties" : { "noteIndex" : 0 }, "schema" : "https://github.com/citation-style-language/schema/raw/master/csl-citation.json" }</w:instrText>
      </w:r>
      <w:r w:rsidR="006F6380">
        <w:fldChar w:fldCharType="separate"/>
      </w:r>
      <w:r w:rsidR="006F6380" w:rsidRPr="006F6380">
        <w:rPr>
          <w:noProof/>
        </w:rPr>
        <w:t>(Miller and Day 2004)</w:t>
      </w:r>
      <w:r w:rsidR="006F6380">
        <w:fldChar w:fldCharType="end"/>
      </w:r>
      <w:r w:rsidR="00B65692" w:rsidRPr="00721F05">
        <w:t xml:space="preserve">: </w:t>
      </w:r>
      <w:r w:rsidRPr="00721F05">
        <w:t xml:space="preserve">transformation, in which cells recombine foreign DNA  into their genome </w:t>
      </w:r>
      <w:r w:rsidRPr="00721F05">
        <w:fldChar w:fldCharType="begin" w:fldLock="1"/>
      </w:r>
      <w:r w:rsidR="00B2113A">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transferred </w:t>
      </w:r>
      <w:r w:rsidR="00792B01" w:rsidRPr="00721F05">
        <w:lastRenderedPageBreak/>
        <w:t xml:space="preserve">between cells </w:t>
      </w:r>
      <w:r w:rsidR="00792B01" w:rsidRPr="00721F05">
        <w:fldChar w:fldCharType="begin" w:fldLock="1"/>
      </w:r>
      <w:r w:rsidR="00B2113A">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B2113A">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B21F26">
        <w:t>Y</w:t>
      </w:r>
      <w:r w:rsidR="00792B01" w:rsidRPr="00721F05">
        <w:t xml:space="preserve">east </w:t>
      </w:r>
      <w:r w:rsidR="00B21F26">
        <w:t>occasionally</w:t>
      </w:r>
      <w:r w:rsidR="008834FE">
        <w:t xml:space="preserve"> reproduce</w:t>
      </w:r>
      <w:r w:rsidR="00792B01" w:rsidRPr="00721F05">
        <w:t xml:space="preserve"> sex</w:t>
      </w:r>
      <w:r w:rsidR="008834FE">
        <w:t>ually</w:t>
      </w:r>
      <w:r w:rsidR="00792B01" w:rsidRPr="00721F05">
        <w:t xml:space="preserve"> when two </w:t>
      </w:r>
      <w:r w:rsidR="00B21F26" w:rsidRPr="00721F05">
        <w:t xml:space="preserve">haploid </w:t>
      </w:r>
      <w:r w:rsidR="00792B01" w:rsidRPr="00721F05">
        <w:t>cells (spores) mate to produce a diploid cell</w:t>
      </w:r>
      <w:r w:rsidR="00B21F26">
        <w:t xml:space="preserve"> </w:t>
      </w:r>
      <w:r w:rsidR="00B21F26">
        <w:fldChar w:fldCharType="begin" w:fldLock="1"/>
      </w:r>
      <w:r w:rsidR="00B2113A">
        <w:instrText>ADDIN CSL_CITATION { "citationItems" : [ { "id" : "ITEM-1", "itemData" : { "ISSN" : "0027-8424", "PMID" : "7479818", "abstract" : "Recent studies of Saccharomyces cerevisiae have significantly advanced our understanding of the molecular mechanisms of meiotic chromosome behavior. Structural components of the synaptonemal complex have been identified and studies of mutants defective in synapsis have provided insight into the role of the synaptonemal complex in homolog pairing, genetic recombination, crossover interference, and meiotic chromosome segregation. There is compelling evidence that most or all meiotic recombination events initiate with double-strand breaks. Several intermediates in the double-strand break repair pathway have been characterized and mutants blocked at different steps in the pathway have been identified. With the application of genetic, molecular, cytological, and biochemical methods in a single organism, we can expect an increasingly comprehensive and unified view of the meiotic process.", "author" : [ { "dropping-particle" : "", "family" : "Roeder", "given" : "G S", "non-dropping-particle" : "", "parse-names" : false, "suffix" : "" } ], "container-title" : "Proceedings of the National Academy of Sciences of the United States of America", "id" : "ITEM-1", "issue" : "23", "issued" : { "date-parts" : [ [ "1995", "11", "7" ] ] }, "page" : "10450-6", "title" : "Sex and the single cell: meiosis in yeast.", "type" : "article-journal", "volume" : "92" }, "uris" : [ "http://www.mendeley.com/documents/?uuid=e1343ab6-b6b4-489d-8217-248e830cce06" ] } ], "mendeley" : { "previouslyFormattedCitation" : "(Roeder 1995)" }, "properties" : { "noteIndex" : 0 }, "schema" : "https://github.com/citation-style-language/schema/raw/master/csl-citation.json" }</w:instrText>
      </w:r>
      <w:r w:rsidR="00B21F26">
        <w:fldChar w:fldCharType="separate"/>
      </w:r>
      <w:r w:rsidR="00B21F26" w:rsidRPr="00B21F26">
        <w:rPr>
          <w:noProof/>
        </w:rPr>
        <w:t>(Roeder 1995)</w:t>
      </w:r>
      <w:r w:rsidR="00B21F26">
        <w:fldChar w:fldCharType="end"/>
      </w:r>
      <w:r w:rsidR="00B21F26">
        <w:t xml:space="preserve">. </w:t>
      </w:r>
    </w:p>
    <w:p w:rsidR="00180162" w:rsidRPr="00721F05" w:rsidRDefault="00180162" w:rsidP="00E56CE3">
      <w:pPr>
        <w:pStyle w:val="Heading2"/>
        <w:rPr>
          <w:rFonts w:asciiTheme="minorHAnsi" w:hAnsiTheme="minorHAnsi"/>
        </w:rPr>
      </w:pPr>
      <w:bookmarkStart w:id="8"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8"/>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B2113A">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B2113A">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B2113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B2113A">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B2113A">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B2113A">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B2113A">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B2113A">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B2113A">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B2113A">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B2113A">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Maynard Smith and Haigh 1974; Taddei et al. 1997; Charlesworth 2007)" }, "properties" : { "noteIndex" : 0 }, "schema" : "https://github.com/citation-style-language/schema/raw/master/csl-citation.json" }</w:instrText>
      </w:r>
      <w:r w:rsidRPr="00721F05">
        <w:fldChar w:fldCharType="separate"/>
      </w:r>
      <w:r w:rsidR="00BE6BF6" w:rsidRPr="00BE6BF6">
        <w:rPr>
          <w:noProof/>
        </w:rPr>
        <w:t>(Maynard Smith and Haigh 1974; Taddei et al. 1997; Charlesworth 2007)</w:t>
      </w:r>
      <w:r w:rsidRPr="00721F05">
        <w:fldChar w:fldCharType="end"/>
      </w:r>
      <w:r w:rsidR="00630519">
        <w:t xml:space="preserve">, even if those mutations were originally deleterious when generated </w:t>
      </w:r>
      <w:r w:rsidR="00630519">
        <w:fldChar w:fldCharType="begin" w:fldLock="1"/>
      </w:r>
      <w:r w:rsidR="00B2113A">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B2113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B2113A">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B2113A">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B2113A">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2D40E1">
      <w:pPr>
        <w:pStyle w:val="Heading2"/>
        <w:rPr>
          <w:rFonts w:asciiTheme="minorHAnsi" w:hAnsiTheme="minorHAnsi"/>
        </w:rPr>
      </w:pPr>
      <w:bookmarkStart w:id="9"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bookmarkEnd w:id="9"/>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2D40E1" w:rsidP="0041546C">
      <w:r>
        <w:t>Our finding suggest</w:t>
      </w:r>
      <w:r w:rsidR="007369B1" w:rsidRPr="00721F05">
        <w:t xml:space="preserve"> that (</w:t>
      </w:r>
      <w:proofErr w:type="spellStart"/>
      <w:r w:rsidR="007369B1" w:rsidRPr="00721F05">
        <w:t>i</w:t>
      </w:r>
      <w:proofErr w:type="spellEnd"/>
      <w:r w:rsidR="007369B1" w:rsidRPr="00721F05">
        <w:t xml:space="preserve">) </w:t>
      </w:r>
      <w:r w:rsidR="00636CE6" w:rsidRPr="00721F05">
        <w:t>mutators</w:t>
      </w:r>
      <w:r w:rsidR="007369B1" w:rsidRPr="00721F05">
        <w:t xml:space="preserve"> </w:t>
      </w:r>
      <w:r w:rsidR="0036194A">
        <w:t>are</w:t>
      </w:r>
      <w:r w:rsidR="007369B1" w:rsidRPr="00721F05">
        <w:t xml:space="preserve"> favored by selection </w:t>
      </w:r>
      <w:r>
        <w:t>even with recombination, as long as it is not too strong</w:t>
      </w:r>
      <w:r w:rsidR="007369B1" w:rsidRPr="00721F05">
        <w:t xml:space="preserve">; (ii) stress-induced mutators are </w:t>
      </w:r>
      <w:r>
        <w:t xml:space="preserve">always favorable </w:t>
      </w:r>
      <w:r w:rsidR="007369B1" w:rsidRPr="00721F05">
        <w:t xml:space="preserve">over constitutive mutators; (iii) stress-induced mutators can be favored even when </w:t>
      </w:r>
      <w:r w:rsidR="0036194A">
        <w:t xml:space="preserve">constitutive mutators </w:t>
      </w:r>
      <w:r>
        <w:t>can</w:t>
      </w:r>
      <w:r w:rsidR="0036194A">
        <w:t>not</w:t>
      </w:r>
      <w:r w:rsidR="007369B1" w:rsidRPr="00721F05">
        <w:t xml:space="preserve">; (iv) </w:t>
      </w:r>
      <w:r w:rsidR="007369B1" w:rsidRPr="002D40E1">
        <w:rPr>
          <w:highlight w:val="red"/>
        </w:rPr>
        <w:t>recombination reduces the selection for mutators primarily by disrupting the "hitch-hiking effect" rather than by the "Fisher-Muller effect"</w:t>
      </w:r>
      <w:r w:rsidR="007369B1" w:rsidRPr="00721F05">
        <w:t xml:space="preserve">; and (v) </w:t>
      </w:r>
      <w:r>
        <w:t xml:space="preserve">selection favors </w:t>
      </w:r>
      <w:r w:rsidR="0041546C">
        <w:t xml:space="preserve">mutators </w:t>
      </w:r>
      <w:r>
        <w:t xml:space="preserve">that also </w:t>
      </w:r>
      <w:r w:rsidR="0041546C">
        <w:t xml:space="preserve">increase </w:t>
      </w:r>
      <w:r>
        <w:t>the recombination rate.</w:t>
      </w:r>
    </w:p>
    <w:p w:rsidR="00A77B3E" w:rsidRPr="00721F05" w:rsidRDefault="005055C2" w:rsidP="00E56CE3">
      <w:pPr>
        <w:pStyle w:val="Heading1"/>
        <w:rPr>
          <w:rFonts w:asciiTheme="minorHAnsi" w:hAnsiTheme="minorHAnsi"/>
        </w:rPr>
      </w:pPr>
      <w:bookmarkStart w:id="10" w:name="h.a9llx4pvq49"/>
      <w:bookmarkStart w:id="11" w:name="_Toc336511468"/>
      <w:bookmarkEnd w:id="10"/>
      <w:r w:rsidRPr="00721F05">
        <w:rPr>
          <w:rFonts w:asciiTheme="minorHAnsi" w:hAnsiTheme="minorHAnsi"/>
        </w:rPr>
        <w:t>Model</w:t>
      </w:r>
      <w:bookmarkEnd w:id="11"/>
    </w:p>
    <w:p w:rsidR="00A77B3E" w:rsidRPr="00721F05" w:rsidRDefault="004D566A" w:rsidP="00E56CE3">
      <w:r w:rsidRPr="00721F05">
        <w:t>We use</w:t>
      </w:r>
      <w:r w:rsidR="00C94FC9">
        <w:t>d</w:t>
      </w:r>
      <w:r w:rsidRPr="00721F05">
        <w:t xml:space="preserv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The fitness loci are bi-allelic</w:t>
      </w:r>
      <w:r w:rsidR="00C94FC9">
        <w:t xml:space="preserve"> and</w:t>
      </w:r>
      <w:r w:rsidRPr="00721F05">
        <w:t xml:space="preserve"> the alleles are marked by 0 and 1. The fitness of an individual is calculated by comparing the alleles at </w:t>
      </w:r>
      <w:r w:rsidR="00C94FC9">
        <w:t>the</w:t>
      </w:r>
      <w:r w:rsidRPr="00721F05">
        <w:t xml:space="preserv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t>
      </w:r>
      <w:r w:rsidR="00C94FC9">
        <w:rPr>
          <w:iCs/>
        </w:rPr>
        <w:t>where</w:t>
      </w:r>
      <w:r w:rsidRPr="00721F05">
        <w:rPr>
          <w:iCs/>
        </w:rPr>
        <w:t xml:space="preserve"> </w:t>
      </w:r>
      <w:r w:rsidRPr="00721F05">
        <w:rPr>
          <w:i/>
        </w:rPr>
        <w:t>s</w:t>
      </w:r>
      <w:r w:rsidRPr="00721F05">
        <w:rPr>
          <w:iCs/>
        </w:rPr>
        <w:t xml:space="preserve"> </w:t>
      </w:r>
      <w:r w:rsidR="00C94FC9">
        <w:rPr>
          <w:iCs/>
        </w:rPr>
        <w:t>i</w:t>
      </w:r>
      <w:r w:rsidRPr="00721F05">
        <w:rPr>
          <w:iCs/>
        </w:rPr>
        <w:t xml:space="preserve">s the selection coefficient. </w:t>
      </w:r>
      <w:r w:rsidR="00CB434A" w:rsidRPr="00721F05">
        <w:rPr>
          <w:iCs/>
        </w:rPr>
        <w:t xml:space="preserve">To model environmental changes, the optimal genome is </w:t>
      </w:r>
      <w:r w:rsidR="00C94FC9">
        <w:rPr>
          <w:iCs/>
        </w:rPr>
        <w:t>altered</w:t>
      </w:r>
      <w:r w:rsidR="00CB434A" w:rsidRPr="00721F05">
        <w:rPr>
          <w:iCs/>
        </w:rPr>
        <w:t xml:space="preserve"> by modifying allele</w:t>
      </w:r>
      <w:r w:rsidR="00C94FC9">
        <w:rPr>
          <w:iCs/>
        </w:rPr>
        <w:t>s</w:t>
      </w:r>
      <w:r w:rsidR="00CB434A" w:rsidRPr="00721F05">
        <w:rPr>
          <w:iCs/>
        </w:rPr>
        <w:t xml:space="preserve"> at several loci. The number of loci changed in each environmental change and </w:t>
      </w:r>
      <w:r w:rsidR="0036194A">
        <w:rPr>
          <w:iCs/>
        </w:rPr>
        <w:t>th</w:t>
      </w:r>
      <w:r w:rsidR="00C94FC9">
        <w:rPr>
          <w:iCs/>
        </w:rPr>
        <w:t>e</w:t>
      </w:r>
      <w:r w:rsidR="0036194A">
        <w:rPr>
          <w:iCs/>
        </w:rPr>
        <w:t xml:space="preserve"> </w:t>
      </w:r>
      <w:r w:rsidR="00CB434A" w:rsidRPr="00721F05">
        <w:rPr>
          <w:iCs/>
        </w:rPr>
        <w:t xml:space="preserve">probability that an environmental change </w:t>
      </w:r>
      <w:r w:rsidR="00C94FC9">
        <w:rPr>
          <w:iCs/>
        </w:rPr>
        <w:t xml:space="preserve">occurs </w:t>
      </w:r>
      <w:r w:rsidR="00CB434A" w:rsidRPr="00721F05">
        <w:rPr>
          <w:iCs/>
        </w:rPr>
        <w:t>are parameters of the model.</w:t>
      </w:r>
    </w:p>
    <w:p w:rsidR="009A004F" w:rsidRPr="00721F05" w:rsidRDefault="00CC43BC" w:rsidP="00470AD2">
      <w:pPr>
        <w:rPr>
          <w:i/>
        </w:rPr>
      </w:pPr>
      <w:r w:rsidRPr="00721F05">
        <w:rPr>
          <w:iCs/>
        </w:rPr>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w:t>
      </w:r>
      <w:r w:rsidR="00C94FC9">
        <w:rPr>
          <w:iCs/>
        </w:rPr>
        <w:t>by the</w:t>
      </w:r>
      <w:r w:rsidR="0036194A">
        <w:rPr>
          <w:iCs/>
        </w:rPr>
        <w:t xml:space="preserv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w:t>
      </w:r>
      <w:r w:rsidR="00C94FC9">
        <w:rPr>
          <w:iCs/>
        </w:rPr>
        <w:t xml:space="preserve">the </w:t>
      </w:r>
      <w:r w:rsidR="009A004F" w:rsidRPr="00721F05">
        <w:rPr>
          <w:iCs/>
        </w:rPr>
        <w:t xml:space="preserve">number of </w:t>
      </w:r>
      <w:r w:rsidR="00C94FC9">
        <w:rPr>
          <w:iCs/>
        </w:rPr>
        <w:t>gene</w:t>
      </w:r>
      <w:r w:rsidR="009A004F" w:rsidRPr="00721F05">
        <w:rPr>
          <w:iCs/>
        </w:rPr>
        <w:t xml:space="preserve"> conversions per genome per generation; the threshold </w:t>
      </w:r>
      <w:r w:rsidR="00C94FC9">
        <w:rPr>
          <w:iCs/>
        </w:rPr>
        <w:t xml:space="preserve">for recombination rate increase </w:t>
      </w:r>
      <w:r w:rsidR="009A004F" w:rsidRPr="00721F05">
        <w:rPr>
          <w:iCs/>
        </w:rPr>
        <w:t xml:space="preserve">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fold.</w:t>
      </w:r>
      <w:r w:rsidR="00E56CE3" w:rsidRPr="00721F05">
        <w:rPr>
          <w:iCs/>
        </w:rPr>
        <w:t xml:space="preserve"> These modifiers allow us to model </w:t>
      </w:r>
      <w:r w:rsidR="004B2D79" w:rsidRPr="00721F05">
        <w:rPr>
          <w:iCs/>
        </w:rPr>
        <w:t>different mutati</w:t>
      </w:r>
      <w:r w:rsidR="00B978DF">
        <w:rPr>
          <w:iCs/>
        </w:rPr>
        <w:t>on and recombination strategies.</w:t>
      </w:r>
      <w:r w:rsidR="004B2D79" w:rsidRPr="00721F05">
        <w:rPr>
          <w:iCs/>
        </w:rPr>
        <w:t xml:space="preserve"> </w:t>
      </w:r>
      <w:r w:rsidR="00B978DF">
        <w:rPr>
          <w:iCs/>
        </w:rPr>
        <w:t>S</w:t>
      </w:r>
      <w:r w:rsidR="004B2D79" w:rsidRPr="00721F05">
        <w:rPr>
          <w:iCs/>
        </w:rPr>
        <w:t xml:space="preserve">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B978DF">
        <w:t xml:space="preserve"> (</w:t>
      </w:r>
      <w:r w:rsidR="00B978DF">
        <w:rPr>
          <w:i/>
        </w:rPr>
        <w:t>i.e.</w:t>
      </w:r>
      <w:r w:rsidR="00B978DF">
        <w:t>, its frequency)</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we multiply </w:t>
      </w:r>
      <w:r w:rsidR="00470AD2">
        <w:t>the group</w:t>
      </w:r>
      <w:r w:rsidR="007D60D9">
        <w:t xml:space="preserve"> relative</w:t>
      </w:r>
      <w:r w:rsidR="00470AD2">
        <w:t xml:space="preserve">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w:t>
      </w:r>
      <w:r w:rsidR="007D60D9">
        <w:t xml:space="preserve"> and </w:t>
      </w:r>
      <w:r w:rsidR="007B19C1" w:rsidRPr="00721F05">
        <w:t>recombination rate</w:t>
      </w:r>
      <w:r w:rsidR="007D60D9">
        <w:t>s</w:t>
      </w:r>
      <w:r w:rsidR="007B19C1" w:rsidRPr="00721F05">
        <w:t xml:space="preserve"> as the mean</w:t>
      </w:r>
      <w:r w:rsidR="007D60D9">
        <w:t>s</w:t>
      </w:r>
      <w:r w:rsidR="007B19C1" w:rsidRPr="00721F05">
        <w:t xml:space="preserve"> of the distribution, the</w:t>
      </w:r>
      <w:r w:rsidR="00470AD2">
        <w:t>n</w:t>
      </w:r>
      <w:r w:rsidR="007B19C1" w:rsidRPr="00721F05">
        <w:t xml:space="preserve"> randomly choosing the loci that are about to be </w:t>
      </w:r>
      <w:r w:rsidR="007D60D9">
        <w:t>altered</w:t>
      </w:r>
      <w:r w:rsidR="007B19C1" w:rsidRPr="00721F05">
        <w:t xml:space="preserve"> from a uniform distribution (only fitness loci are subject to mutation and recombination), and finally choosing the new allele in the </w:t>
      </w:r>
      <w:r w:rsidR="007D60D9">
        <w:t>altered</w:t>
      </w:r>
      <w:r w:rsidR="007B19C1" w:rsidRPr="00721F05">
        <w:t xml:space="preserve">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F33150" w:rsidRDefault="00F33150">
      <w:pPr>
        <w:spacing w:after="200" w:line="276" w:lineRule="auto"/>
        <w:ind w:firstLine="0"/>
        <w:rPr>
          <w:rFonts w:eastAsiaTheme="majorEastAsia" w:cstheme="majorBidi"/>
          <w:b/>
          <w:bCs/>
          <w:color w:val="365F91" w:themeColor="accent1" w:themeShade="BF"/>
          <w:sz w:val="28"/>
          <w:szCs w:val="28"/>
        </w:rPr>
      </w:pPr>
      <w:bookmarkStart w:id="12" w:name="h.jhk69kxs5c9t"/>
      <w:bookmarkStart w:id="13" w:name="_Toc336511469"/>
      <w:bookmarkEnd w:id="12"/>
      <w:r>
        <w:br w:type="page"/>
      </w:r>
    </w:p>
    <w:p w:rsidR="00A77B3E" w:rsidRPr="00721F05" w:rsidRDefault="005055C2" w:rsidP="00E56CE3">
      <w:pPr>
        <w:pStyle w:val="Heading1"/>
        <w:rPr>
          <w:rFonts w:asciiTheme="minorHAnsi" w:hAnsiTheme="minorHAnsi"/>
        </w:rPr>
      </w:pPr>
      <w:r w:rsidRPr="00721F05">
        <w:rPr>
          <w:rFonts w:asciiTheme="minorHAnsi" w:hAnsiTheme="minorHAnsi"/>
        </w:rPr>
        <w:t>Results</w:t>
      </w:r>
      <w:bookmarkEnd w:id="13"/>
    </w:p>
    <w:p w:rsidR="00F33150" w:rsidRDefault="00DB303F" w:rsidP="00F33150">
      <w:r>
        <w:t xml:space="preserve">In a previous article we have shown </w:t>
      </w:r>
      <w:r w:rsidR="00F33150" w:rsidRPr="00721F05">
        <w:t>that stress-induced mutators</w:t>
      </w:r>
      <w:r>
        <w:t xml:space="preserve"> – alleles that increase the mutation rate in stressed or maladapted individuals -</w:t>
      </w:r>
      <w:r w:rsidR="00F33150" w:rsidRPr="00721F05">
        <w:t xml:space="preserve"> can invade asexual populations </w:t>
      </w:r>
      <w:r w:rsidR="00F33150" w:rsidRPr="00721F05">
        <w:fldChar w:fldCharType="begin" w:fldLock="1"/>
      </w:r>
      <w:r w:rsidR="00B2113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F33150" w:rsidRPr="00721F05">
        <w:fldChar w:fldCharType="separate"/>
      </w:r>
      <w:r w:rsidR="00F33150" w:rsidRPr="00721F05">
        <w:rPr>
          <w:noProof/>
        </w:rPr>
        <w:t>(Ram and Hadany 2012)</w:t>
      </w:r>
      <w:r w:rsidR="00F33150" w:rsidRPr="00721F05">
        <w:fldChar w:fldCharType="end"/>
      </w:r>
      <w:r w:rsidR="00F33150" w:rsidRPr="00721F05">
        <w:t xml:space="preserve">. However, many microbe populations are not entirely asexual. The rates of horizontal gene transfer in bacteria greatly differ between different species and mechanisms, as does the rate of sex and recombination in yeast [REF]. </w:t>
      </w:r>
    </w:p>
    <w:p w:rsidR="00310BF7" w:rsidRPr="00721F05" w:rsidRDefault="007F2309" w:rsidP="00DB303F">
      <w:r w:rsidRPr="00721F05">
        <w:t>We simulated competitions between different</w:t>
      </w:r>
      <w:r w:rsidR="00F33150">
        <w:t xml:space="preserve"> mutation and recombination modifier alleles</w:t>
      </w:r>
      <w:r w:rsidR="00CB434A" w:rsidRPr="00721F05">
        <w:t xml:space="preserve"> (see Table 1)</w:t>
      </w:r>
      <w:r w:rsidRPr="00721F05">
        <w:t xml:space="preserve"> in populations </w:t>
      </w:r>
      <w:r w:rsidR="00DB303F">
        <w:t xml:space="preserve">evolving in </w:t>
      </w:r>
      <w:r w:rsidRPr="00721F05">
        <w:t xml:space="preserve">changing environments. </w:t>
      </w:r>
      <w:r w:rsidR="00DB303F">
        <w:t>T</w:t>
      </w:r>
      <w:r w:rsidRPr="00721F05">
        <w:t xml:space="preserve">he fixation probability of </w:t>
      </w:r>
      <w:r w:rsidR="00F33150">
        <w:t>modifier alleles</w:t>
      </w:r>
      <w:r w:rsidR="003A3923" w:rsidRPr="00721F05">
        <w:t xml:space="preserve"> </w:t>
      </w:r>
      <w:r w:rsidR="00DB303F">
        <w:t xml:space="preserve">was estimated </w:t>
      </w:r>
      <w:r w:rsidR="00C40CFE" w:rsidRPr="00721F05">
        <w:t>from</w:t>
      </w:r>
      <w:r w:rsidRPr="00721F05">
        <w:t xml:space="preserve"> the fraction of competitions in which </w:t>
      </w:r>
      <w:r w:rsidR="00DB303F">
        <w:t xml:space="preserve">each allele </w:t>
      </w:r>
      <w:r w:rsidR="00F33150">
        <w:t>reached</w:t>
      </w:r>
      <w:r w:rsidR="00C40CFE" w:rsidRPr="00721F05">
        <w:t xml:space="preserve">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w:t>
      </w:r>
      <w:r w:rsidR="00DB303F">
        <w:t>On the other hand</w:t>
      </w:r>
      <w:r w:rsidR="00C40CFE" w:rsidRPr="00721F05">
        <w:t xml:space="preserve">, if </w:t>
      </w:r>
      <w:r w:rsidR="00FB03E2" w:rsidRPr="00721F05">
        <w:t>an allele</w:t>
      </w:r>
      <w:r w:rsidR="00C40CFE" w:rsidRPr="00721F05">
        <w:t xml:space="preserve"> is favore</w:t>
      </w:r>
      <w:r w:rsidR="0068460F" w:rsidRPr="00721F05">
        <w:t xml:space="preserve">d or disfavored by selection </w:t>
      </w:r>
      <w:r w:rsidR="00DB303F">
        <w:t xml:space="preserve">then </w:t>
      </w:r>
      <w:r w:rsidR="0068460F" w:rsidRPr="00721F05">
        <w:t xml:space="preserve">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measured the </w:t>
      </w:r>
      <w:r w:rsidR="00DB303F">
        <w:t xml:space="preserve">waiting </w:t>
      </w:r>
      <w:r w:rsidR="00E8137A">
        <w:t xml:space="preserve">time </w:t>
      </w:r>
      <w:r w:rsidR="00DB303F">
        <w:t xml:space="preserve">for </w:t>
      </w:r>
      <w:r w:rsidR="00E8137A">
        <w:t xml:space="preserve">adaptation in populations homogenous at the modifier loci </w:t>
      </w:r>
      <w:r w:rsidR="00E8137A" w:rsidRPr="00DB303F">
        <w:rPr>
          <w:highlight w:val="yellow"/>
        </w:rPr>
        <w:t xml:space="preserve">and the fitness </w:t>
      </w:r>
      <w:r w:rsidR="00DB303F" w:rsidRPr="00DB303F">
        <w:rPr>
          <w:highlight w:val="yellow"/>
        </w:rPr>
        <w:t xml:space="preserve">dynamics </w:t>
      </w:r>
      <w:r w:rsidR="00E8137A" w:rsidRPr="00DB303F">
        <w:rPr>
          <w:highlight w:val="yellow"/>
        </w:rPr>
        <w:t>during the adaptation process.</w:t>
      </w:r>
      <w:r w:rsidR="00E8137A">
        <w:t xml:space="preserve"> </w:t>
      </w:r>
    </w:p>
    <w:p w:rsidR="0096305D" w:rsidRPr="00721F05" w:rsidRDefault="0096305D" w:rsidP="0096305D">
      <w:pPr>
        <w:pStyle w:val="Heading2"/>
        <w:rPr>
          <w:rFonts w:asciiTheme="minorHAnsi" w:hAnsiTheme="minorHAnsi"/>
        </w:rPr>
      </w:pPr>
      <w:r w:rsidRPr="00721F05">
        <w:rPr>
          <w:rFonts w:asciiTheme="minorHAnsi" w:hAnsiTheme="minorHAnsi"/>
        </w:rPr>
        <w:t>Evolution of SIM in the presence of recombination</w:t>
      </w:r>
    </w:p>
    <w:p w:rsidR="0096305D" w:rsidRPr="00721F05" w:rsidRDefault="0096305D" w:rsidP="00F33150">
      <w:r w:rsidRPr="00721F05">
        <w:fldChar w:fldCharType="begin"/>
      </w:r>
      <w:r w:rsidRPr="00721F05">
        <w:instrText xml:space="preserve"> REF _Ref370053574 \h  \* MERGEFORMAT </w:instrText>
      </w:r>
      <w:r w:rsidRPr="00721F05">
        <w:fldChar w:fldCharType="separate"/>
      </w:r>
      <w:r w:rsidR="00F33150" w:rsidRPr="00721F05">
        <w:t xml:space="preserve">Figure </w:t>
      </w:r>
      <w:r w:rsidR="00F33150">
        <w:rPr>
          <w:cs/>
        </w:rPr>
        <w:t>‎</w:t>
      </w:r>
      <w:r w:rsidR="00F33150">
        <w:rPr>
          <w:noProof/>
        </w:rPr>
        <w:t>1</w:t>
      </w:r>
      <w:r w:rsidRPr="00721F05">
        <w:fldChar w:fldCharType="end"/>
      </w:r>
      <w:r w:rsidRPr="00721F05">
        <w:t xml:space="preserve"> shows the </w:t>
      </w:r>
      <w:r w:rsidR="00F33150">
        <w:t xml:space="preserve">fixation probability </w:t>
      </w:r>
      <w:r w:rsidRPr="00721F05">
        <w:t xml:space="preserve">of constitutive (CM; </w:t>
      </w:r>
      <w:r w:rsidR="00F33150">
        <w:t xml:space="preserve">dashed </w:t>
      </w:r>
      <w:r w:rsidRPr="00721F05">
        <w:t xml:space="preserve">red) and stress-induced mutators (SIM; </w:t>
      </w:r>
      <w:r w:rsidR="00F33150">
        <w:t>solid blue</w:t>
      </w:r>
      <w:r w:rsidRPr="00721F05">
        <w:t xml:space="preserve">) under a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w:t>
      </w:r>
      <w:r w:rsidR="008B66B5">
        <w:t xml:space="preserve"> recombination reduces the fixation of both mutators, as shown before for CM </w:t>
      </w:r>
      <w:r w:rsidR="008B66B5">
        <w:fldChar w:fldCharType="begin" w:fldLock="1"/>
      </w:r>
      <w:r w:rsidR="00B2113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8B66B5">
        <w:fldChar w:fldCharType="separate"/>
      </w:r>
      <w:r w:rsidR="008B66B5" w:rsidRPr="008B66B5">
        <w:rPr>
          <w:noProof/>
        </w:rPr>
        <w:t>(Tenaillon et al. 2000)</w:t>
      </w:r>
      <w:r w:rsidR="008B66B5">
        <w:fldChar w:fldCharType="end"/>
      </w:r>
      <w:r w:rsidR="008B66B5">
        <w:t>. However,</w:t>
      </w:r>
      <w:r w:rsidRPr="00721F05">
        <w:t xml:space="preserve"> SIM </w:t>
      </w:r>
      <w:r w:rsidR="008B66B5">
        <w:t>is</w:t>
      </w:r>
      <w:r w:rsidR="00F33150">
        <w:t xml:space="preserve"> always more successful than CM</w:t>
      </w:r>
      <w:r w:rsidR="008D4F11">
        <w:t>,</w:t>
      </w:r>
      <w:r w:rsidR="008B66B5">
        <w:t xml:space="preserve"> and it </w:t>
      </w:r>
      <w:r w:rsidR="00EC01A4" w:rsidRPr="00721F05">
        <w:t xml:space="preserve">can be favored by selection in the presence of </w:t>
      </w:r>
      <w:r w:rsidR="008B66B5">
        <w:t xml:space="preserve">mild </w:t>
      </w:r>
      <w:r w:rsidR="00EC01A4" w:rsidRPr="00721F05">
        <w:t>recombination</w:t>
      </w:r>
      <w:r w:rsidR="008B66B5">
        <w:t>,</w:t>
      </w:r>
      <w:r w:rsidR="00CB6A9A" w:rsidRPr="00721F05">
        <w:t xml:space="preserve"> even when CM </w:t>
      </w:r>
      <w:r w:rsidR="008B66B5">
        <w:t>cannot.</w:t>
      </w:r>
    </w:p>
    <w:p w:rsidR="002F40E4" w:rsidRDefault="007E056A" w:rsidP="002F40E4">
      <w:pPr>
        <w:jc w:val="center"/>
      </w:pPr>
      <w:r>
        <w:rPr>
          <w:noProof/>
        </w:rPr>
        <w:drawing>
          <wp:inline distT="0" distB="0" distL="0" distR="0" wp14:anchorId="6AF46CB0" wp14:editId="3DFA9193">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2F40E4" w:rsidRDefault="002F40E4" w:rsidP="00F33150">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6E5183">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9E0856" w:rsidP="00BE6BF6">
      <w:r>
        <w:t xml:space="preserve">Why is </w:t>
      </w:r>
      <w:r w:rsidR="00472A91" w:rsidRPr="00721F05">
        <w:t xml:space="preserve">SIM </w:t>
      </w:r>
      <w:r>
        <w:t xml:space="preserve">advantageous when </w:t>
      </w:r>
      <w:r w:rsidR="00472A91" w:rsidRPr="00721F05">
        <w:t>CM</w:t>
      </w:r>
      <w:r>
        <w:t xml:space="preserve"> is not</w:t>
      </w:r>
      <w:r w:rsidR="00472A91" w:rsidRPr="00721F05">
        <w:t xml:space="preserve">? </w:t>
      </w:r>
      <w:r w:rsidR="00D612CB">
        <w:fldChar w:fldCharType="begin"/>
      </w:r>
      <w:r w:rsidR="00D612CB">
        <w:instrText xml:space="preserve"> REF _Ref381104804 \h </w:instrText>
      </w:r>
      <w:r w:rsidR="00D612CB">
        <w:fldChar w:fldCharType="separate"/>
      </w:r>
      <w:r w:rsidR="00F33150">
        <w:t xml:space="preserve">Figure </w:t>
      </w:r>
      <w:r w:rsidR="00F33150">
        <w:rPr>
          <w:noProof/>
        </w:rPr>
        <w:t>2</w:t>
      </w:r>
      <w:r w:rsidR="00D612CB">
        <w:fldChar w:fldCharType="end"/>
      </w:r>
      <w:r w:rsidR="00D612CB">
        <w:t xml:space="preserve"> shows that when 9 out of 10 mutations are delet</w:t>
      </w:r>
      <w:r>
        <w:t xml:space="preserve">erious (β=0.1; </w:t>
      </w:r>
      <w:r w:rsidR="008D4F11">
        <w:t>1</w:t>
      </w:r>
      <w:r w:rsidR="008D4F11" w:rsidRPr="008D4F11">
        <w:rPr>
          <w:vertAlign w:val="superscript"/>
        </w:rPr>
        <w:t>st</w:t>
      </w:r>
      <w:r w:rsidR="008D4F11">
        <w:t xml:space="preserve"> and 3</w:t>
      </w:r>
      <w:r w:rsidR="008D4F11" w:rsidRPr="008D4F11">
        <w:rPr>
          <w:vertAlign w:val="superscript"/>
        </w:rPr>
        <w:t>rd</w:t>
      </w:r>
      <w:r w:rsidR="008D4F11">
        <w:t xml:space="preserve"> </w:t>
      </w:r>
      <w:r>
        <w:t>panel</w:t>
      </w:r>
      <w:r w:rsidR="008D4F11">
        <w:t>s from the left</w:t>
      </w:r>
      <w:r>
        <w:t>) SIM fixation is</w:t>
      </w:r>
      <w:r w:rsidR="00D612CB">
        <w:t xml:space="preserve"> </w:t>
      </w:r>
      <w:r>
        <w:t>more likely than CM fixation</w:t>
      </w:r>
      <w:r w:rsidR="00D612CB">
        <w:t xml:space="preserve">. However, when all mutations are beneficial (β=1; </w:t>
      </w:r>
      <w:r w:rsidR="008D4F11">
        <w:t>2</w:t>
      </w:r>
      <w:r w:rsidR="008D4F11" w:rsidRPr="008D4F11">
        <w:rPr>
          <w:vertAlign w:val="superscript"/>
        </w:rPr>
        <w:t>nd</w:t>
      </w:r>
      <w:r w:rsidR="008D4F11">
        <w:t xml:space="preserve"> and 4</w:t>
      </w:r>
      <w:r w:rsidR="008D4F11" w:rsidRPr="008D4F11">
        <w:rPr>
          <w:vertAlign w:val="superscript"/>
        </w:rPr>
        <w:t>th</w:t>
      </w:r>
      <w:r w:rsidR="008D4F11">
        <w:t xml:space="preserve"> </w:t>
      </w:r>
      <w:r w:rsidR="00D612CB">
        <w:t>panel</w:t>
      </w:r>
      <w:r w:rsidR="008D4F11">
        <w:t>s from the left</w:t>
      </w:r>
      <w:r w:rsidR="00D612CB">
        <w:t>), there is no difference between SIM and CM</w:t>
      </w:r>
      <w:r>
        <w:t xml:space="preserve"> fixation. This suggests </w:t>
      </w:r>
      <w:r w:rsidR="00D612CB">
        <w:t xml:space="preserve">that </w:t>
      </w:r>
      <w:r w:rsidR="00D612CB" w:rsidRPr="00BE6BF6">
        <w:rPr>
          <w:b/>
          <w:bCs/>
        </w:rPr>
        <w:t xml:space="preserve">SIM </w:t>
      </w:r>
      <w:r w:rsidRPr="00BE6BF6">
        <w:rPr>
          <w:b/>
          <w:bCs/>
        </w:rPr>
        <w:t xml:space="preserve">is advantageous </w:t>
      </w:r>
      <w:r w:rsidR="00D612CB" w:rsidRPr="00BE6BF6">
        <w:rPr>
          <w:b/>
          <w:bCs/>
        </w:rPr>
        <w:t xml:space="preserve">over CM </w:t>
      </w:r>
      <w:r w:rsidRPr="00BE6BF6">
        <w:rPr>
          <w:b/>
          <w:bCs/>
        </w:rPr>
        <w:t xml:space="preserve">because </w:t>
      </w:r>
      <w:r w:rsidR="00D612CB" w:rsidRPr="00BE6BF6">
        <w:rPr>
          <w:b/>
          <w:bCs/>
        </w:rPr>
        <w:t>it generate</w:t>
      </w:r>
      <w:r w:rsidRPr="00BE6BF6">
        <w:rPr>
          <w:b/>
          <w:bCs/>
        </w:rPr>
        <w:t>s</w:t>
      </w:r>
      <w:r w:rsidR="00D612CB" w:rsidRPr="00BE6BF6">
        <w:rPr>
          <w:b/>
          <w:bCs/>
        </w:rPr>
        <w:t xml:space="preserve"> </w:t>
      </w:r>
      <w:r w:rsidRPr="00BE6BF6">
        <w:rPr>
          <w:b/>
          <w:bCs/>
        </w:rPr>
        <w:t xml:space="preserve">less </w:t>
      </w:r>
      <w:r w:rsidR="00D612CB" w:rsidRPr="00BE6BF6">
        <w:rPr>
          <w:b/>
          <w:bCs/>
        </w:rPr>
        <w:t>deleterious mutations due to lower mutation rates in adapted individuals</w:t>
      </w:r>
      <w:r w:rsidR="00BE6BF6">
        <w:t>, especially between adaptation events</w:t>
      </w:r>
      <w:r w:rsidR="00D612CB">
        <w:t xml:space="preserve">. Alternatively, </w:t>
      </w:r>
      <w:r w:rsidR="00BE6BF6">
        <w:t>it</w:t>
      </w:r>
      <w:r w:rsidR="00D612CB">
        <w:t xml:space="preserve"> could be that SIM purges deleterious mutations more </w:t>
      </w:r>
      <w:r w:rsidR="00BE6BF6">
        <w:t>efficiently than CM;</w:t>
      </w:r>
      <w:r>
        <w:t xml:space="preserve"> </w:t>
      </w:r>
      <w:r w:rsidR="00BE6BF6">
        <w:t xml:space="preserve">however, </w:t>
      </w:r>
      <w:r>
        <w:t xml:space="preserve">we have </w:t>
      </w:r>
      <w:r w:rsidR="00BE6BF6">
        <w:t xml:space="preserve">previously </w:t>
      </w:r>
      <w:r>
        <w:t xml:space="preserve">shown </w:t>
      </w:r>
      <w:r>
        <w:fldChar w:fldCharType="begin" w:fldLock="1"/>
      </w:r>
      <w:r w:rsidR="00B2113A">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9E0856">
        <w:rPr>
          <w:noProof/>
        </w:rPr>
        <w:t>(Ram and Hadany 2012)</w:t>
      </w:r>
      <w:r>
        <w:fldChar w:fldCharType="end"/>
      </w:r>
      <w:r>
        <w:t xml:space="preserve"> that </w:t>
      </w:r>
      <w:r w:rsidR="00BE6BF6">
        <w:t xml:space="preserve">SIM doesn't affect the purging </w:t>
      </w:r>
      <w:r>
        <w:t>of deleterious mutations in a constant environment</w:t>
      </w:r>
      <w:r w:rsidR="00D612CB">
        <w:t>.</w:t>
      </w:r>
    </w:p>
    <w:p w:rsidR="00D612CB" w:rsidRDefault="003A0243" w:rsidP="00D612CB">
      <w:pPr>
        <w:keepNext/>
        <w:jc w:val="center"/>
      </w:pPr>
      <w:r>
        <w:rPr>
          <w:noProof/>
        </w:rPr>
        <w:drawing>
          <wp:inline distT="0" distB="0" distL="0" distR="0" wp14:anchorId="50AF94FC" wp14:editId="7AF3668D">
            <wp:extent cx="5486400" cy="5486400"/>
            <wp:effectExtent l="0" t="0" r="0" b="0"/>
            <wp:docPr id="2" name="Picture 2" descr="D:\workspace\mamba\simarba\analysis\invasion_SIMvsCMvsNM_pop_1e5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invasion_SIMvsCMvsNM_pop_1e5_1e6_2014-03-09.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D612CB" w:rsidRDefault="00D612CB" w:rsidP="003A0243">
      <w:pPr>
        <w:pStyle w:val="Caption"/>
        <w:jc w:val="center"/>
      </w:pPr>
      <w:bookmarkStart w:id="17" w:name="_Ref381104804"/>
      <w:r>
        <w:t xml:space="preserve">Figure </w:t>
      </w:r>
      <w:fldSimple w:instr=" SEQ Figure \* ARABIC ">
        <w:r w:rsidR="006E5183">
          <w:rPr>
            <w:noProof/>
          </w:rPr>
          <w:t>2</w:t>
        </w:r>
      </w:fldSimple>
      <w:bookmarkEnd w:id="17"/>
      <w:r>
        <w:t xml:space="preserve"> - </w:t>
      </w:r>
      <w:r w:rsidR="003A0243" w:rsidRPr="003A0243">
        <w:t>invasion_SIMvsCMvsNM_pop_1e5_1e6_2014-03-09</w:t>
      </w:r>
    </w:p>
    <w:p w:rsidR="0051712D" w:rsidRDefault="0051712D" w:rsidP="0051712D"/>
    <w:p w:rsidR="002A5C34" w:rsidRDefault="00BE6BF6" w:rsidP="00DF3F12">
      <w:r>
        <w:t>We further studied</w:t>
      </w:r>
      <w:r w:rsidR="002A5C34">
        <w:t xml:space="preserve"> the advantage of SIM </w:t>
      </w:r>
      <w:r>
        <w:t xml:space="preserve">by </w:t>
      </w:r>
      <w:r w:rsidR="002A5C34">
        <w:t>the introduction of "recombination barriers"</w:t>
      </w:r>
      <w:r w:rsidR="0027187C">
        <w:t xml:space="preserve"> </w:t>
      </w:r>
      <w:r w:rsidR="0027187C">
        <w:fldChar w:fldCharType="begin" w:fldLock="1"/>
      </w:r>
      <w:r w:rsidR="00B2113A">
        <w:instrText>ADDIN CSL_CITATION { "citationItems" : [ { "id" : "ITEM-1",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1", "issue" : "5", "issued" : { "date-parts" : [ [ "2011", "10" ] ] }, "page" : "615-23", "publisher" : "Elsevier Ltd", "title" : "Trends and barriers to lateral gene transfer in prokaryotes.", "type" : "article-journal", "volume" : "14" }, "uris" : [ "http://www.mendeley.com/documents/?uuid=dc339bc3-991b-4714-adf3-f6505349cc47" ] } ], "mendeley" : { "previouslyFormattedCitation" : "(Popa and Dagan 2011)" }, "properties" : { "noteIndex" : 0 }, "schema" : "https://github.com/citation-style-language/schema/raw/master/csl-citation.json" }</w:instrText>
      </w:r>
      <w:r w:rsidR="0027187C">
        <w:fldChar w:fldCharType="separate"/>
      </w:r>
      <w:r w:rsidR="0027187C" w:rsidRPr="0027187C">
        <w:rPr>
          <w:noProof/>
        </w:rPr>
        <w:t>(Popa and Dagan 2011)</w:t>
      </w:r>
      <w:r w:rsidR="0027187C">
        <w:fldChar w:fldCharType="end"/>
      </w:r>
      <w:r>
        <w:t>, which</w:t>
      </w:r>
      <w:r w:rsidR="002A5C34">
        <w:t xml:space="preserve"> </w:t>
      </w:r>
      <w:r>
        <w:t xml:space="preserve">prevent </w:t>
      </w:r>
      <w:r w:rsidR="002A5C34">
        <w:t xml:space="preserve">recombination </w:t>
      </w:r>
      <w:r>
        <w:t xml:space="preserve">between </w:t>
      </w:r>
      <w:r w:rsidR="002A5C34">
        <w:t xml:space="preserve">individuals with </w:t>
      </w:r>
      <w:r>
        <w:t xml:space="preserve">different modifier alleles; </w:t>
      </w:r>
      <w:r w:rsidR="002A5C34">
        <w:t xml:space="preserve"> </w:t>
      </w:r>
      <w:r>
        <w:t>specifically, they prevent</w:t>
      </w:r>
      <w:r w:rsidR="002A5C34">
        <w:t xml:space="preserve"> individuals with non-mutator alleles from "stealing</w:t>
      </w:r>
      <w:r>
        <w:t>" beneficial mutators and therefore allow</w:t>
      </w:r>
      <w:r w:rsidR="002A5C34">
        <w:t xml:space="preserve"> mutator alleles to "hitch-hike" with their beneficial mutations </w:t>
      </w:r>
      <w:r w:rsidR="002A5C34">
        <w:fldChar w:fldCharType="begin" w:fldLock="1"/>
      </w:r>
      <w:r w:rsidR="00B2113A">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Maynard Smith, John; Haigh, John )\n\n        \n        \n\n        From Duplicate 1 ( \n        \n        \n          The hitch-hiking effect of a favourable gene\n        \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n          The hitch-hiking effect of a favourable gene.\n        \n        \n         - Maynard Smith, John; Haigh, John )\n\n        \n        \n\n        From Duplicate 2 ( \n        \n        \n          The hitch-hiking effect of a favourable gene\n        \n        \n         - Maynard Smith, John; Haigh, John )\n\n        \n        \n\n        \n\n        \n\n        \n\n        \n\n        \n\n        \n\n      ", "page" : "23-35", "title" : "The hitch-hiking effect of a favourable gene", "type" : "article-journal", "volume" : "23" }, "uris" : [ "http://www.mendeley.com/documents/?uuid=8a0e66b5-45ef-44c6-b8d8-9eafffe9c970" ] } ], "mendeley" : { "previouslyFormattedCitation" : "(Maynard Smith and Haigh 1974)" }, "properties" : { "noteIndex" : 0 }, "schema" : "https://github.com/citation-style-language/schema/raw/master/csl-citation.json" }</w:instrText>
      </w:r>
      <w:r w:rsidR="002A5C34">
        <w:fldChar w:fldCharType="separate"/>
      </w:r>
      <w:r w:rsidRPr="00BE6BF6">
        <w:rPr>
          <w:noProof/>
        </w:rPr>
        <w:t>(Maynard Smith and Haigh 1974)</w:t>
      </w:r>
      <w:r w:rsidR="002A5C34">
        <w:fldChar w:fldCharType="end"/>
      </w:r>
      <w:r w:rsidR="002A5C34">
        <w:t xml:space="preserve">. </w:t>
      </w:r>
      <w:r w:rsidR="00234DD6">
        <w:t xml:space="preserve">In our simulations </w:t>
      </w:r>
      <w:r w:rsidR="002A5C34">
        <w:t>"recombination barriers" do not have a significant effect on the dynamics</w:t>
      </w:r>
      <w:r w:rsidR="00234DD6">
        <w:t xml:space="preserve"> (Figure S2)</w:t>
      </w:r>
      <w:r w:rsidR="002A5C34">
        <w:t xml:space="preserve">, </w:t>
      </w:r>
      <w:r w:rsidR="002A5C34" w:rsidRPr="00234DD6">
        <w:rPr>
          <w:b/>
          <w:bCs/>
        </w:rPr>
        <w:t xml:space="preserve">suggesting </w:t>
      </w:r>
      <w:r w:rsidR="00DF3F12">
        <w:rPr>
          <w:b/>
          <w:bCs/>
        </w:rPr>
        <w:t xml:space="preserve">that </w:t>
      </w:r>
      <w:r w:rsidR="002A5C34" w:rsidRPr="00234DD6">
        <w:rPr>
          <w:b/>
          <w:bCs/>
        </w:rPr>
        <w:t>the effect of recombination on "hitch-hiking"</w:t>
      </w:r>
      <w:r w:rsidR="00DF3F12">
        <w:rPr>
          <w:b/>
          <w:bCs/>
        </w:rPr>
        <w:t xml:space="preserve"> is not very strong</w:t>
      </w:r>
      <w:r w:rsidR="002A5C34" w:rsidRPr="00234DD6">
        <w:rPr>
          <w:b/>
          <w:bCs/>
        </w:rPr>
        <w:t xml:space="preserve"> and th</w:t>
      </w:r>
      <w:r w:rsidR="00DF3F12">
        <w:rPr>
          <w:b/>
          <w:bCs/>
        </w:rPr>
        <w:t>at</w:t>
      </w:r>
      <w:r w:rsidR="00234DD6">
        <w:rPr>
          <w:b/>
          <w:bCs/>
        </w:rPr>
        <w:t xml:space="preserve"> horizontal</w:t>
      </w:r>
      <w:r w:rsidR="002A5C34" w:rsidRPr="00234DD6">
        <w:rPr>
          <w:b/>
          <w:bCs/>
        </w:rPr>
        <w:t xml:space="preserve"> transfer of beneficial mutations between sub-populations </w:t>
      </w:r>
      <w:r w:rsidR="00DF3F12">
        <w:rPr>
          <w:b/>
          <w:bCs/>
        </w:rPr>
        <w:t xml:space="preserve">of different modifier alleles does not </w:t>
      </w:r>
      <w:r w:rsidR="00DF3F12" w:rsidRPr="00DF3F12">
        <w:rPr>
          <w:b/>
          <w:bCs/>
        </w:rPr>
        <w:t>have a considerable effect on the dynamics</w:t>
      </w:r>
      <w:r w:rsidR="002A5C34" w:rsidRPr="00DF3F12">
        <w:rPr>
          <w:b/>
          <w:bCs/>
        </w:rPr>
        <w:t>.</w:t>
      </w:r>
    </w:p>
    <w:p w:rsidR="0051712D" w:rsidRDefault="00BE3F10" w:rsidP="00DF3F12">
      <w:r>
        <w:t>The effect of population size on the dynamics is explored in Figure 3</w:t>
      </w:r>
      <w:r w:rsidR="005D47D6">
        <w:t xml:space="preserve"> (also see Figure S1)</w:t>
      </w:r>
      <w:r>
        <w:t>. As the population size increases the effect of recombination on the fixation probability</w:t>
      </w:r>
      <w:r w:rsidR="00DF3F12">
        <w:t xml:space="preserve"> </w:t>
      </w:r>
      <w:r>
        <w:t xml:space="preserve">is stronger: with </w:t>
      </w:r>
      <w:r w:rsidR="00DF3F12">
        <w:rPr>
          <w:i/>
          <w:iCs/>
        </w:rPr>
        <w:t>N=</w:t>
      </w:r>
      <w:r>
        <w:t>10</w:t>
      </w:r>
      <w:r>
        <w:rPr>
          <w:vertAlign w:val="superscript"/>
        </w:rPr>
        <w:t>5</w:t>
      </w:r>
      <w:r>
        <w:t xml:space="preserve"> individuals</w:t>
      </w:r>
      <w:r w:rsidR="00810973">
        <w:t xml:space="preserve"> (left column)</w:t>
      </w:r>
      <w:r>
        <w:t xml:space="preserve">, recombination only mildly affects the fixation probabilities with </w:t>
      </w:r>
      <w:r w:rsidRPr="00DF3F12">
        <w:rPr>
          <w:i/>
          <w:iCs/>
        </w:rPr>
        <w:t>τ</w:t>
      </w:r>
      <w:r>
        <w:t>=10</w:t>
      </w:r>
      <w:r w:rsidR="00810973">
        <w:t xml:space="preserve"> (bottom row)</w:t>
      </w:r>
      <w:r>
        <w:t xml:space="preserve">; with </w:t>
      </w:r>
      <w:r w:rsidR="00DF3F12" w:rsidRPr="00DF3F12">
        <w:rPr>
          <w:i/>
          <w:iCs/>
        </w:rPr>
        <w:t>N</w:t>
      </w:r>
      <w:r w:rsidR="00DF3F12">
        <w:t>=</w:t>
      </w:r>
      <w:proofErr w:type="gramStart"/>
      <w:r w:rsidRPr="00DF3F12">
        <w:t>10</w:t>
      </w:r>
      <w:r w:rsidRPr="00DF3F12">
        <w:rPr>
          <w:vertAlign w:val="superscript"/>
        </w:rPr>
        <w:t>7</w:t>
      </w:r>
      <w:r>
        <w:t xml:space="preserve"> </w:t>
      </w:r>
      <w:r w:rsidR="00810973">
        <w:t xml:space="preserve">(right column) </w:t>
      </w:r>
      <w:r>
        <w:t>recombination</w:t>
      </w:r>
      <w:proofErr w:type="gramEnd"/>
      <w:r>
        <w:t xml:space="preserve"> has a very significant effect. For example, the fixation probability of SIM</w:t>
      </w:r>
      <w:r w:rsidR="00810973">
        <w:t xml:space="preserve"> (solid blue)</w:t>
      </w:r>
      <w:r>
        <w:t xml:space="preserve"> with </w:t>
      </w:r>
      <w:r w:rsidRPr="00DF3F12">
        <w:rPr>
          <w:i/>
          <w:iCs/>
        </w:rPr>
        <w:t>τ</w:t>
      </w:r>
      <w:r>
        <w:t>=5</w:t>
      </w:r>
      <w:r w:rsidR="00810973">
        <w:t xml:space="preserve"> (middle row)</w:t>
      </w:r>
      <w:r>
        <w:t xml:space="preserve"> and </w:t>
      </w:r>
      <w:r w:rsidRPr="00DF3F12">
        <w:rPr>
          <w:i/>
          <w:iCs/>
        </w:rPr>
        <w:t>N</w:t>
      </w:r>
      <w:r>
        <w:t>=10</w:t>
      </w:r>
      <w:r>
        <w:rPr>
          <w:vertAlign w:val="superscript"/>
        </w:rPr>
        <w:t>7</w:t>
      </w:r>
      <w:r>
        <w:t xml:space="preserve"> </w:t>
      </w:r>
      <w:r w:rsidR="00810973">
        <w:t xml:space="preserve">(right column) </w:t>
      </w:r>
      <w:r>
        <w:t xml:space="preserve">decreases from </w:t>
      </w:r>
      <w:r w:rsidR="00810973">
        <w:t>≈</w:t>
      </w:r>
      <w:r>
        <w:t xml:space="preserve">0.75 to </w:t>
      </w:r>
      <w:r w:rsidR="00810973">
        <w:t>≈</w:t>
      </w:r>
      <w:r>
        <w:t>0.31 when the recombination rate increases from 0 to 0.</w:t>
      </w:r>
      <w:r w:rsidR="00DF3F12">
        <w:t>0</w:t>
      </w:r>
      <w:r>
        <w:t>3</w:t>
      </w:r>
      <w:r w:rsidR="00DF3F12">
        <w:t xml:space="preserve"> gene conversions per individual per generation</w:t>
      </w:r>
      <w:r>
        <w:t xml:space="preserve">, whereas there is no effect at all with </w:t>
      </w:r>
      <w:r w:rsidRPr="00DF3F12">
        <w:rPr>
          <w:i/>
          <w:iCs/>
        </w:rPr>
        <w:t>N</w:t>
      </w:r>
      <w:r>
        <w:t>=10</w:t>
      </w:r>
      <w:r>
        <w:rPr>
          <w:vertAlign w:val="superscript"/>
        </w:rPr>
        <w:t>5</w:t>
      </w:r>
      <w:r w:rsidR="00810973">
        <w:t xml:space="preserve"> (left column)</w:t>
      </w:r>
      <w:r>
        <w:t>. This effect is similar for SIM and CM</w:t>
      </w:r>
      <w:r w:rsidR="00184999">
        <w:t xml:space="preserve"> and is consistent with results for CM </w:t>
      </w:r>
      <w:r w:rsidR="00DF3F12">
        <w:t xml:space="preserve">by </w:t>
      </w:r>
      <w:proofErr w:type="spellStart"/>
      <w:r w:rsidR="00DF3F12">
        <w:t>Tenaillon</w:t>
      </w:r>
      <w:proofErr w:type="spellEnd"/>
      <w:r w:rsidR="00DF3F12">
        <w:t xml:space="preserve"> et al. </w:t>
      </w:r>
      <w:r w:rsidR="00184999">
        <w:fldChar w:fldCharType="begin" w:fldLock="1"/>
      </w:r>
      <w:r w:rsidR="00B2113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184999">
        <w:fldChar w:fldCharType="separate"/>
      </w:r>
      <w:r w:rsidR="00DF3F12" w:rsidRPr="00DF3F12">
        <w:rPr>
          <w:noProof/>
        </w:rPr>
        <w:t>(2000)</w:t>
      </w:r>
      <w:r w:rsidR="00184999">
        <w:fldChar w:fldCharType="end"/>
      </w:r>
      <w:r>
        <w:t>.</w:t>
      </w:r>
    </w:p>
    <w:p w:rsidR="0033647E" w:rsidRDefault="004B18D2" w:rsidP="005F5641">
      <w:r>
        <w:t>R</w:t>
      </w:r>
      <w:r w:rsidR="00DF3F12">
        <w:t xml:space="preserve">ecombination's effect on adaptation depends on the genetic </w:t>
      </w:r>
      <w:r w:rsidR="004B5703">
        <w:t xml:space="preserve">variation </w:t>
      </w:r>
      <w:r w:rsidR="00DF3F12">
        <w:t xml:space="preserve">because </w:t>
      </w:r>
      <w:r>
        <w:t>recombination</w:t>
      </w:r>
      <w:r w:rsidR="004B5703">
        <w:t xml:space="preserve"> </w:t>
      </w:r>
      <w:r w:rsidR="00DF3F12">
        <w:t>replac</w:t>
      </w:r>
      <w:r w:rsidR="005F5641">
        <w:t>es</w:t>
      </w:r>
      <w:r w:rsidR="00DF3F12">
        <w:t xml:space="preserve"> allele</w:t>
      </w:r>
      <w:r w:rsidR="005F5641">
        <w:t>s</w:t>
      </w:r>
      <w:r w:rsidR="00DF3F12">
        <w:t xml:space="preserve"> with a random </w:t>
      </w:r>
      <w:r w:rsidR="005F5641">
        <w:t xml:space="preserve">allele </w:t>
      </w:r>
      <w:r w:rsidR="00DF3F12">
        <w:t>from the population</w:t>
      </w:r>
      <w:r>
        <w:t>. Therefore,</w:t>
      </w:r>
      <w:r w:rsidR="00DF3F12">
        <w:t xml:space="preserve"> </w:t>
      </w:r>
      <w:r>
        <w:t>i</w:t>
      </w:r>
      <w:r w:rsidR="005F5641">
        <w:t>t</w:t>
      </w:r>
      <w:r>
        <w:t xml:space="preserve">s effect on adaptation </w:t>
      </w:r>
      <w:r w:rsidR="00DF3F12">
        <w:t xml:space="preserve">depends on </w:t>
      </w:r>
      <w:r>
        <w:t xml:space="preserve">the mutational </w:t>
      </w:r>
      <w:r w:rsidR="005F5641">
        <w:t>supply, which in turn depends</w:t>
      </w:r>
      <w:r>
        <w:t xml:space="preserve"> on the population size and the mutation rate</w:t>
      </w:r>
      <w:r w:rsidR="005F5641">
        <w:t>. S</w:t>
      </w:r>
      <w:r w:rsidR="00DF3F12">
        <w:t>mall populations will have a smaller number of alleles to sample from</w:t>
      </w:r>
      <w:r>
        <w:t xml:space="preserve"> and therefore </w:t>
      </w:r>
      <w:r w:rsidR="00683F62">
        <w:t xml:space="preserve">individuals will have a smaller chance of acquiring beneficial alleles by </w:t>
      </w:r>
      <w:r>
        <w:t>recombination</w:t>
      </w:r>
      <w:r w:rsidR="00DF3F12">
        <w:t>.</w:t>
      </w:r>
    </w:p>
    <w:p w:rsidR="0051712D" w:rsidRDefault="0051712D" w:rsidP="0051712D">
      <w:pPr>
        <w:keepNext/>
        <w:jc w:val="center"/>
      </w:pPr>
      <w:r>
        <w:rPr>
          <w:noProof/>
        </w:rPr>
        <w:drawing>
          <wp:inline distT="0" distB="0" distL="0" distR="0" wp14:anchorId="66B23BB6" wp14:editId="5EA9A522">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6E5183">
          <w:rPr>
            <w:noProof/>
          </w:rPr>
          <w:t>3</w:t>
        </w:r>
      </w:fldSimple>
      <w:r>
        <w:t xml:space="preserve"> - </w:t>
      </w:r>
      <w:r w:rsidRPr="0051712D">
        <w:t>invasion_SIMvsCMvsNM_pop_sizes_2014-02-23</w:t>
      </w:r>
    </w:p>
    <w:p w:rsidR="007B126F" w:rsidRDefault="007B126F">
      <w:pPr>
        <w:spacing w:after="200" w:line="276" w:lineRule="auto"/>
        <w:ind w:firstLine="0"/>
        <w:rPr>
          <w:rFonts w:eastAsiaTheme="majorEastAsia" w:cstheme="majorBidi"/>
          <w:b/>
          <w:bCs/>
          <w:color w:val="4F81BD" w:themeColor="accent1"/>
          <w:sz w:val="26"/>
          <w:szCs w:val="26"/>
        </w:rPr>
      </w:pPr>
      <w:r>
        <w:br w:type="page"/>
      </w:r>
    </w:p>
    <w:p w:rsidR="000151FE" w:rsidRPr="00721F05" w:rsidRDefault="000151FE" w:rsidP="00BC7E9A">
      <w:pPr>
        <w:pStyle w:val="Heading2"/>
        <w:rPr>
          <w:rFonts w:asciiTheme="minorHAnsi" w:hAnsiTheme="minorHAnsi"/>
        </w:rPr>
      </w:pPr>
      <w:r w:rsidRPr="00721F05">
        <w:rPr>
          <w:rFonts w:asciiTheme="minorHAnsi" w:hAnsiTheme="minorHAnsi"/>
        </w:rPr>
        <w:t xml:space="preserve">Co-evolution of mutators and </w:t>
      </w:r>
      <w:r w:rsidR="00BC7E9A">
        <w:rPr>
          <w:rFonts w:asciiTheme="minorHAnsi" w:hAnsiTheme="minorHAnsi"/>
        </w:rPr>
        <w:t>recombination modifiers</w:t>
      </w:r>
    </w:p>
    <w:p w:rsidR="000151FE" w:rsidRDefault="00D0044C" w:rsidP="00D0044C">
      <w:r>
        <w:t xml:space="preserve">Next, we considered the fixation of recombination modifiers – alleles that increase the recombination rate </w:t>
      </w:r>
      <w:r w:rsidR="00BC7E9A">
        <w:t>(</w:t>
      </w:r>
      <w:r w:rsidR="00CD0D70">
        <w:t>Figure 4</w:t>
      </w:r>
      <w:r w:rsidR="00BC7E9A">
        <w:t>).</w:t>
      </w:r>
      <w:r w:rsidR="00CD0D70">
        <w:t xml:space="preserve"> Both </w:t>
      </w:r>
      <w:r w:rsidR="000151FE" w:rsidRPr="00721F05">
        <w:t>constitutive</w:t>
      </w:r>
      <w:r w:rsidR="00CD0D70">
        <w:t xml:space="preserve"> </w:t>
      </w:r>
      <w:r w:rsidR="00BC7E9A">
        <w:t xml:space="preserve">recombination modifiers </w:t>
      </w:r>
      <w:r w:rsidR="00CD0D70">
        <w:t>(CR</w:t>
      </w:r>
      <w:r w:rsidR="00810973">
        <w:t xml:space="preserve">; dashed </w:t>
      </w:r>
      <w:r w:rsidR="00184999">
        <w:t>purple</w:t>
      </w:r>
      <w:r w:rsidR="00CD0D70">
        <w:t xml:space="preserve">) and stress-induced </w:t>
      </w:r>
      <w:r w:rsidR="00BC7E9A">
        <w:t xml:space="preserve">recombination modifiers </w:t>
      </w:r>
      <w:r w:rsidR="000151FE" w:rsidRPr="00721F05">
        <w:t>(SIR</w:t>
      </w:r>
      <w:r w:rsidR="00810973">
        <w:t xml:space="preserve">; solid </w:t>
      </w:r>
      <w:r w:rsidR="00184999">
        <w:t>orange</w:t>
      </w:r>
      <w:r w:rsidR="000151FE" w:rsidRPr="00721F05">
        <w:t>)</w:t>
      </w:r>
      <w:r w:rsidR="00CD0D70">
        <w:t xml:space="preserve"> w</w:t>
      </w:r>
      <w:r w:rsidR="00BC7E9A">
        <w:t>in competitions against wildtype m</w:t>
      </w:r>
      <w:r>
        <w:t xml:space="preserve">odifiers (NR), </w:t>
      </w:r>
      <w:r w:rsidR="00BC7E9A">
        <w:t>which hav</w:t>
      </w:r>
      <w:r>
        <w:t>e a basal rate of recombination;</w:t>
      </w:r>
      <w:r w:rsidR="00BC7E9A">
        <w:t xml:space="preserve"> </w:t>
      </w:r>
      <w:r>
        <w:t>t</w:t>
      </w:r>
      <w:r w:rsidR="00BC7E9A">
        <w:t xml:space="preserve">he recombination modifiers' </w:t>
      </w:r>
      <w:r w:rsidR="00CD0D70">
        <w:t xml:space="preserve">advantage increases with the </w:t>
      </w:r>
      <w:r>
        <w:t>basal</w:t>
      </w:r>
      <w:r w:rsidR="00BC7E9A">
        <w:t xml:space="preserve"> </w:t>
      </w:r>
      <w:r w:rsidR="00CD0D70">
        <w:t xml:space="preserve">recombination rate and </w:t>
      </w:r>
      <w:r>
        <w:t xml:space="preserve">with </w:t>
      </w:r>
      <w:r w:rsidR="00CD0D70">
        <w:t>the population size</w:t>
      </w:r>
      <w:r w:rsidR="00BC7E9A">
        <w:t>, consistent with Figure 3</w:t>
      </w:r>
      <w:r>
        <w:t>: again, these modifiers depend on the population mutation supply for generation of genetic variation.</w:t>
      </w:r>
    </w:p>
    <w:p w:rsidR="00CD0D70" w:rsidRDefault="00810973" w:rsidP="00CD0D70">
      <w:pPr>
        <w:keepNext/>
        <w:jc w:val="center"/>
      </w:pPr>
      <w:r>
        <w:rPr>
          <w:noProof/>
        </w:rPr>
        <w:drawing>
          <wp:inline distT="0" distB="0" distL="0" distR="0" wp14:anchorId="2D30F866" wp14:editId="4AB61BE0">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6E5183">
          <w:rPr>
            <w:noProof/>
          </w:rPr>
          <w:t>4</w:t>
        </w:r>
      </w:fldSimple>
      <w:r>
        <w:t xml:space="preserve"> - </w:t>
      </w:r>
      <w:r w:rsidRPr="00CD0D70">
        <w:t>invasion_SIRvsCR_pop_sizes_2014-02-26</w:t>
      </w:r>
    </w:p>
    <w:p w:rsidR="00CD0D70" w:rsidRDefault="00CD0D70" w:rsidP="00CD0D70"/>
    <w:p w:rsidR="00CD0D70" w:rsidRDefault="00DE72DB" w:rsidP="00D0044C">
      <w:r>
        <w:t>W</w:t>
      </w:r>
      <w:r w:rsidR="003012BC">
        <w:t xml:space="preserve">hen a modifier allele affects both the mutation and the recombination rate, </w:t>
      </w:r>
      <w:r w:rsidR="0047230E">
        <w:t>the dynamics are more</w:t>
      </w:r>
      <w:r w:rsidR="003012BC">
        <w:t xml:space="preserve"> complex (Figure 5). </w:t>
      </w:r>
      <w:r w:rsidR="00D0044C">
        <w:t xml:space="preserve">In </w:t>
      </w:r>
      <w:r w:rsidR="003012BC">
        <w:t>small</w:t>
      </w:r>
      <w:r w:rsidR="00D0044C">
        <w:t xml:space="preserve"> populations </w:t>
      </w:r>
      <w:r w:rsidR="003012BC">
        <w:t>(</w:t>
      </w:r>
      <w:r w:rsidR="00D0044C">
        <w:rPr>
          <w:i/>
          <w:iCs/>
        </w:rPr>
        <w:t>N</w:t>
      </w:r>
      <w:r w:rsidR="00D0044C" w:rsidRPr="00D0044C">
        <w:t>=</w:t>
      </w:r>
      <w:r w:rsidR="003012BC">
        <w:t>10</w:t>
      </w:r>
      <w:r w:rsidR="003012BC">
        <w:rPr>
          <w:vertAlign w:val="superscript"/>
        </w:rPr>
        <w:t>5</w:t>
      </w:r>
      <w:r w:rsidR="00D0044C">
        <w:t>), SIM</w:t>
      </w:r>
      <w:r w:rsidR="003012BC">
        <w:t xml:space="preserve"> is the most successful,</w:t>
      </w:r>
      <w:r w:rsidR="00D0044C">
        <w:t xml:space="preserve"> </w:t>
      </w:r>
      <w:r w:rsidR="003012BC">
        <w:t xml:space="preserve">and if </w:t>
      </w:r>
      <w:r w:rsidR="0047230E">
        <w:t>it's</w:t>
      </w:r>
      <w:r w:rsidR="003012BC">
        <w:t xml:space="preserve"> combined with a recombinat</w:t>
      </w:r>
      <w:r w:rsidR="00D0044C">
        <w:t>ion modifie</w:t>
      </w:r>
      <w:r w:rsidR="003012BC">
        <w:t>r (</w:t>
      </w:r>
      <w:r w:rsidR="00D0044C">
        <w:t>constitutive or stress-induced</w:t>
      </w:r>
      <w:r w:rsidR="003012BC">
        <w:t xml:space="preserve">) its success increases with the </w:t>
      </w:r>
      <w:r w:rsidR="00D0044C">
        <w:t>basal</w:t>
      </w:r>
      <w:r w:rsidR="003012BC">
        <w:t xml:space="preserve"> recombination rate. For a larger population size (</w:t>
      </w:r>
      <w:r w:rsidR="00D0044C">
        <w:rPr>
          <w:i/>
          <w:iCs/>
        </w:rPr>
        <w:t>N</w:t>
      </w:r>
      <w:r w:rsidR="00D0044C" w:rsidRPr="00D0044C">
        <w:t>=</w:t>
      </w:r>
      <w:r w:rsidR="003012BC">
        <w:t>10</w:t>
      </w:r>
      <w:r w:rsidR="003012BC">
        <w:rPr>
          <w:vertAlign w:val="superscript"/>
        </w:rPr>
        <w:t>6</w:t>
      </w:r>
      <w:r w:rsidR="003012BC">
        <w:t>), th</w:t>
      </w:r>
      <w:r w:rsidR="00D0044C">
        <w:t>e</w:t>
      </w:r>
      <w:r w:rsidR="003012BC">
        <w:t xml:space="preserve"> advantage of SIM over NM diminishes</w:t>
      </w:r>
      <w:r w:rsidR="00D0044C">
        <w:t>:</w:t>
      </w:r>
      <w:r w:rsidR="003012BC">
        <w:t xml:space="preserve"> </w:t>
      </w:r>
      <w:r w:rsidR="00D0044C">
        <w:t xml:space="preserve">SIM </w:t>
      </w:r>
      <w:r w:rsidR="003012BC">
        <w:t>is as good as NM with a recombinat</w:t>
      </w:r>
      <w:r w:rsidR="00D0044C">
        <w:t>ion modifier</w:t>
      </w:r>
      <w:r w:rsidR="003012BC">
        <w:t xml:space="preserve"> and worse without one</w:t>
      </w:r>
      <w:r w:rsidR="0047230E">
        <w:t xml:space="preserve"> (reminiscent of Figure 1)</w:t>
      </w:r>
      <w:r w:rsidR="003012BC">
        <w:t>. However, CM is always less successful then</w:t>
      </w:r>
      <w:r w:rsidR="0047230E">
        <w:t xml:space="preserve"> both</w:t>
      </w:r>
      <w:r w:rsidR="003012BC">
        <w:t xml:space="preserve"> </w:t>
      </w:r>
      <w:r w:rsidR="0047230E">
        <w:t>N</w:t>
      </w:r>
      <w:r w:rsidR="003012BC">
        <w:t xml:space="preserve">M and </w:t>
      </w:r>
      <w:r w:rsidR="0047230E">
        <w:t>SI</w:t>
      </w:r>
      <w:r w:rsidR="003012BC">
        <w:t xml:space="preserve">M. </w:t>
      </w:r>
    </w:p>
    <w:p w:rsidR="00DE72DB" w:rsidRDefault="00DE72DB" w:rsidP="00DE72DB">
      <w:r>
        <w:t xml:space="preserve">These results are doubled edged, as one can interpret them with regard to the evolution of mutation modifiers or recombination modifiers. </w:t>
      </w:r>
      <w:r w:rsidRPr="00DE72DB">
        <w:rPr>
          <w:b/>
          <w:bCs/>
        </w:rPr>
        <w:t>Mutation modifiers clearly benefit from linkage to a recombination modifier, regardless of its mode of operation (CR or SIR);</w:t>
      </w:r>
      <w:r>
        <w:t xml:space="preserve"> this is probably because the recombination modifiers mainly help mutation modifiers by reducing the mutational load and combining beneficial mutations from separate genotypes, and both of these processes occur in maladapted individuals in which SIR is equivalent to CR.</w:t>
      </w:r>
    </w:p>
    <w:p w:rsidR="00DE72DB" w:rsidRDefault="00DE72DB" w:rsidP="00DE72DB">
      <w:r>
        <w:t xml:space="preserve">On the other hand, </w:t>
      </w:r>
      <w:r w:rsidRPr="00DE72DB">
        <w:rPr>
          <w:b/>
          <w:bCs/>
        </w:rPr>
        <w:t>recombination modifiers are much more successful with SIM then they are with CM, and in smaller populations (</w:t>
      </w:r>
      <w:r w:rsidRPr="00DE72DB">
        <w:rPr>
          <w:b/>
          <w:bCs/>
          <w:i/>
          <w:iCs/>
        </w:rPr>
        <w:t>N</w:t>
      </w:r>
      <w:r w:rsidRPr="00DE72DB">
        <w:rPr>
          <w:b/>
          <w:bCs/>
        </w:rPr>
        <w:t>=10</w:t>
      </w:r>
      <w:r w:rsidRPr="00DE72DB">
        <w:rPr>
          <w:b/>
          <w:bCs/>
          <w:vertAlign w:val="superscript"/>
        </w:rPr>
        <w:t>5</w:t>
      </w:r>
      <w:r w:rsidRPr="00DE72DB">
        <w:rPr>
          <w:b/>
          <w:bCs/>
        </w:rPr>
        <w:t>), NM</w:t>
      </w:r>
      <w:r>
        <w:t>. This indicates that stress-induced mutators can have a role in the emergence and maintenance of recombination, at least in adaptive scenarios.</w:t>
      </w:r>
    </w:p>
    <w:p w:rsidR="003012BC" w:rsidRDefault="003012BC" w:rsidP="003012BC">
      <w:pPr>
        <w:keepNext/>
        <w:jc w:val="center"/>
      </w:pPr>
      <w:r>
        <w:rPr>
          <w:noProof/>
        </w:rPr>
        <w:drawing>
          <wp:inline distT="0" distB="0" distL="0" distR="0" wp14:anchorId="47582A67" wp14:editId="1C5F9CF1">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Default="003012BC" w:rsidP="003012BC">
      <w:pPr>
        <w:pStyle w:val="Caption"/>
        <w:jc w:val="center"/>
      </w:pPr>
      <w:r>
        <w:t xml:space="preserve">Figure </w:t>
      </w:r>
      <w:fldSimple w:instr=" SEQ Figure \* ARABIC ">
        <w:r w:rsidR="006E5183">
          <w:rPr>
            <w:noProof/>
          </w:rPr>
          <w:t>5</w:t>
        </w:r>
      </w:fldSimple>
      <w:r>
        <w:t xml:space="preserve"> - </w:t>
      </w:r>
      <w:r w:rsidRPr="003012BC">
        <w:t>invasion_combined_tau_5_pop_sizes_2014-02-26</w:t>
      </w:r>
      <w:r w:rsidR="00B21813">
        <w:t xml:space="preserve"> – </w:t>
      </w:r>
      <w:r w:rsidR="00B21813" w:rsidRPr="00B21813">
        <w:rPr>
          <w:highlight w:val="red"/>
        </w:rPr>
        <w:t xml:space="preserve">TRY </w:t>
      </w:r>
      <w:proofErr w:type="spellStart"/>
      <w:r w:rsidR="00B21813" w:rsidRPr="00B21813">
        <w:rPr>
          <w:highlight w:val="red"/>
        </w:rPr>
        <w:t>pi~phi</w:t>
      </w:r>
      <w:proofErr w:type="spellEnd"/>
      <w:r w:rsidR="00B21813" w:rsidRPr="00B21813">
        <w:rPr>
          <w:highlight w:val="red"/>
        </w:rPr>
        <w:t>, group=N</w:t>
      </w:r>
    </w:p>
    <w:p w:rsidR="00B21813" w:rsidRPr="00B21813" w:rsidRDefault="00B21813" w:rsidP="00B21813"/>
    <w:p w:rsidR="005812EA" w:rsidRDefault="005812EA" w:rsidP="005812EA"/>
    <w:p w:rsidR="005812EA" w:rsidRPr="005812EA" w:rsidRDefault="005812EA" w:rsidP="005812EA">
      <w:r>
        <w:rPr>
          <w:noProof/>
        </w:rPr>
        <w:drawing>
          <wp:inline distT="0" distB="0" distL="0" distR="0" wp14:anchorId="1B149621" wp14:editId="7FD03BE3">
            <wp:extent cx="5725160" cy="4913630"/>
            <wp:effectExtent l="0" t="0" r="8890" b="1270"/>
            <wp:docPr id="7" name="Picture 7" descr="D:\workspace\mamba\simarba\analysis\invasion_invasion_combined_heatmap_N_1e6_2014-0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mamba\simarba\analysis\invasion_invasion_combined_heatmap_N_1e6_2014-03-0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6E5183" w:rsidRDefault="005812EA" w:rsidP="005812EA">
      <w:pPr>
        <w:spacing w:after="200" w:line="276" w:lineRule="auto"/>
        <w:jc w:val="center"/>
      </w:pPr>
      <w:r>
        <w:rPr>
          <w:b/>
          <w:bCs/>
          <w:color w:val="4F81BD" w:themeColor="accent1"/>
          <w:sz w:val="18"/>
          <w:szCs w:val="18"/>
        </w:rPr>
        <w:t xml:space="preserve">Figure 5 alternative for pop size 1e6 - </w:t>
      </w:r>
      <w:r w:rsidRPr="005812EA">
        <w:rPr>
          <w:b/>
          <w:bCs/>
          <w:color w:val="4F81BD" w:themeColor="accent1"/>
          <w:sz w:val="18"/>
          <w:szCs w:val="18"/>
        </w:rPr>
        <w:t>invasion_invasion_combined_heatmap_N_1e6_2014-03-04</w:t>
      </w:r>
      <w:r w:rsidR="00A111C5">
        <w:t xml:space="preserve"> – </w:t>
      </w:r>
      <w:r w:rsidR="00A111C5" w:rsidRPr="00A111C5">
        <w:rPr>
          <w:highlight w:val="red"/>
        </w:rPr>
        <w:t>make another one for N=1e5</w:t>
      </w:r>
      <w:r w:rsidR="006E5183">
        <w:br w:type="page"/>
      </w:r>
    </w:p>
    <w:p w:rsidR="00A111C5" w:rsidRDefault="00A111C5" w:rsidP="00A111C5">
      <w:r>
        <w:t>So far we focused on scenarios in which the recombination modifier increased the recombination rate by an order of magnitude, for example, from 0.0003 to 0.003. Another type of recombination modifier may, instead, switch recombination on in an effectively asexual population; for example, increasing the recombination rate from 10</w:t>
      </w:r>
      <w:r>
        <w:rPr>
          <w:vertAlign w:val="superscript"/>
        </w:rPr>
        <w:t>-16</w:t>
      </w:r>
      <w:r>
        <w:t xml:space="preserve"> to 0.003. In this </w:t>
      </w:r>
      <w:r w:rsidR="006E5183">
        <w:t>case,</w:t>
      </w:r>
      <w:r>
        <w:t xml:space="preserve"> the recombination modifier effectively switches asexual individuals to obligatory (CR) or facultative (SIR) </w:t>
      </w:r>
      <w:proofErr w:type="spellStart"/>
      <w:r>
        <w:t>sexuals</w:t>
      </w:r>
      <w:proofErr w:type="spellEnd"/>
      <w:r>
        <w:t>.</w:t>
      </w:r>
      <w:r w:rsidR="006E5183">
        <w:t xml:space="preserve"> </w:t>
      </w:r>
    </w:p>
    <w:p w:rsidR="00E26B2F" w:rsidRDefault="00A111C5" w:rsidP="00A111C5">
      <w:r>
        <w:t xml:space="preserve">Competitions with this kind of recombination modifiers (Figure 6) show that </w:t>
      </w:r>
      <w:r w:rsidR="006E5183">
        <w:t>S</w:t>
      </w:r>
      <w:r>
        <w:t>IM was always most advantageous;</w:t>
      </w:r>
      <w:r w:rsidR="006E5183">
        <w:t xml:space="preserve"> </w:t>
      </w:r>
      <w:r>
        <w:t xml:space="preserve">however, </w:t>
      </w:r>
      <w:r w:rsidR="006E5183">
        <w:t xml:space="preserve">as the </w:t>
      </w:r>
      <w:r>
        <w:t xml:space="preserve">recombination rate with the recombination </w:t>
      </w:r>
      <w:r w:rsidR="006E5183">
        <w:t xml:space="preserve">modifier </w:t>
      </w:r>
      <w:r>
        <w:t>increased</w:t>
      </w:r>
      <w:r w:rsidR="00554C37">
        <w:t xml:space="preserve">, the fixation probability of all modifiers increased and </w:t>
      </w:r>
      <w:r w:rsidR="006E5183">
        <w:t xml:space="preserve">the advantage of SIM over NM </w:t>
      </w:r>
      <w:r w:rsidR="00554C37">
        <w:t>disappeared</w:t>
      </w:r>
      <w:r w:rsidR="006E5183">
        <w:t>.</w:t>
      </w:r>
    </w:p>
    <w:p w:rsidR="006E5183" w:rsidRDefault="006E5183" w:rsidP="006E5183">
      <w:pPr>
        <w:keepNext/>
        <w:spacing w:after="200" w:line="276" w:lineRule="auto"/>
        <w:ind w:firstLine="0"/>
        <w:jc w:val="center"/>
      </w:pPr>
      <w:r>
        <w:rPr>
          <w:noProof/>
        </w:rPr>
        <w:drawing>
          <wp:inline distT="0" distB="0" distL="0" distR="0" wp14:anchorId="729673BD" wp14:editId="10E318AB">
            <wp:extent cx="4572000" cy="5486400"/>
            <wp:effectExtent l="0" t="0" r="0" b="0"/>
            <wp:docPr id="3" name="Picture 3" descr="D:\workspace\mamba\simarba\analysis\invasion_SIMvsCMvsNM_asexuals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SIMvsCMvsNM_asexuals_2014-03-10.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6E5183" w:rsidRDefault="006E5183" w:rsidP="006E5183">
      <w:pPr>
        <w:pStyle w:val="Caption"/>
        <w:jc w:val="center"/>
      </w:pPr>
      <w:r>
        <w:t xml:space="preserve">Figure </w:t>
      </w:r>
      <w:fldSimple w:instr=" SEQ Figure \* ARABIC ">
        <w:r>
          <w:rPr>
            <w:noProof/>
          </w:rPr>
          <w:t>6</w:t>
        </w:r>
      </w:fldSimple>
      <w:r>
        <w:t xml:space="preserve"> - </w:t>
      </w:r>
      <w:r w:rsidRPr="006E5183">
        <w:t>invasion_SIMvsCMvsNM_asexuals_2014-03-10</w:t>
      </w:r>
      <w:r w:rsidR="00A111C5">
        <w:t xml:space="preserve"> – </w:t>
      </w:r>
      <w:r w:rsidR="00A111C5" w:rsidRPr="00A111C5">
        <w:rPr>
          <w:highlight w:val="red"/>
        </w:rPr>
        <w:t>make smaller figure</w:t>
      </w:r>
    </w:p>
    <w:p w:rsidR="00A111C5" w:rsidRPr="00A111C5" w:rsidRDefault="00A111C5" w:rsidP="00A111C5">
      <w:pPr>
        <w:jc w:val="center"/>
      </w:pPr>
      <w:r w:rsidRPr="00A111C5">
        <w:rPr>
          <w:highlight w:val="red"/>
        </w:rPr>
        <w:t>MORE SIMULATIONS</w:t>
      </w:r>
    </w:p>
    <w:p w:rsidR="00E26B2F" w:rsidRPr="00901526" w:rsidRDefault="00E26B2F" w:rsidP="00E26B2F">
      <w:pPr>
        <w:pStyle w:val="Heading2"/>
        <w:rPr>
          <w:rFonts w:asciiTheme="minorHAnsi" w:hAnsiTheme="minorHAnsi"/>
        </w:rPr>
      </w:pPr>
      <w:r w:rsidRPr="00901526">
        <w:rPr>
          <w:rFonts w:asciiTheme="minorHAnsi" w:hAnsiTheme="minorHAnsi"/>
        </w:rPr>
        <w:t>Adaptation time</w:t>
      </w:r>
    </w:p>
    <w:p w:rsidR="00901526" w:rsidRDefault="000F32FA" w:rsidP="00A111C5">
      <w:pPr>
        <w:rPr>
          <w:rFonts w:eastAsiaTheme="majorEastAsia"/>
        </w:rPr>
      </w:pPr>
      <w:r>
        <w:rPr>
          <w:rFonts w:eastAsiaTheme="majorEastAsia"/>
        </w:rPr>
        <w:t>Next, we investigate</w:t>
      </w:r>
      <w:r w:rsidR="00A111C5">
        <w:rPr>
          <w:rFonts w:eastAsiaTheme="majorEastAsia"/>
        </w:rPr>
        <w:t>d</w:t>
      </w:r>
      <w:r>
        <w:rPr>
          <w:rFonts w:eastAsiaTheme="majorEastAsia"/>
        </w:rPr>
        <w:t xml:space="preserve"> </w:t>
      </w:r>
      <w:r w:rsidR="00A111C5">
        <w:rPr>
          <w:rFonts w:eastAsiaTheme="majorEastAsia"/>
        </w:rPr>
        <w:t>a population-level trait:</w:t>
      </w:r>
      <w:r>
        <w:rPr>
          <w:rFonts w:eastAsiaTheme="majorEastAsia"/>
        </w:rPr>
        <w:t xml:space="preserve"> </w:t>
      </w:r>
      <w:r w:rsidR="00A111C5">
        <w:rPr>
          <w:rFonts w:eastAsiaTheme="majorEastAsia"/>
        </w:rPr>
        <w:t xml:space="preserve">the adaptation time, defined as </w:t>
      </w:r>
      <w:r>
        <w:rPr>
          <w:rFonts w:eastAsiaTheme="majorEastAsia"/>
        </w:rPr>
        <w:t>the average time until the population is adapted after an environmental change.</w:t>
      </w:r>
    </w:p>
    <w:p w:rsidR="00E95AD3" w:rsidRDefault="000F32FA" w:rsidP="00B365DB">
      <w:pPr>
        <w:rPr>
          <w:rFonts w:eastAsiaTheme="majorEastAsia"/>
        </w:rPr>
      </w:pPr>
      <w:r>
        <w:rPr>
          <w:rFonts w:eastAsiaTheme="majorEastAsia"/>
        </w:rPr>
        <w:t xml:space="preserve">Figure </w:t>
      </w:r>
      <w:r w:rsidR="00A111C5">
        <w:rPr>
          <w:rFonts w:eastAsiaTheme="majorEastAsia"/>
        </w:rPr>
        <w:t>7</w:t>
      </w:r>
      <w:r>
        <w:rPr>
          <w:rFonts w:eastAsiaTheme="majorEastAsia"/>
        </w:rPr>
        <w:t xml:space="preserve"> shows the adaptation time of populations </w:t>
      </w:r>
      <w:r w:rsidR="00B365DB">
        <w:rPr>
          <w:rFonts w:eastAsiaTheme="majorEastAsia"/>
        </w:rPr>
        <w:t>homogeneous at</w:t>
      </w:r>
      <w:r>
        <w:rPr>
          <w:rFonts w:eastAsiaTheme="majorEastAsia"/>
        </w:rPr>
        <w:t xml:space="preserve"> the modifier locus (</w:t>
      </w:r>
      <w:r w:rsidR="00A111C5">
        <w:rPr>
          <w:rFonts w:eastAsiaTheme="majorEastAsia"/>
          <w:i/>
          <w:iCs/>
        </w:rPr>
        <w:t xml:space="preserve">i.e. </w:t>
      </w:r>
      <w:r w:rsidR="00A111C5">
        <w:rPr>
          <w:rFonts w:eastAsiaTheme="majorEastAsia"/>
        </w:rPr>
        <w:t>the same modifier in all individuals</w:t>
      </w:r>
      <w:r>
        <w:rPr>
          <w:rFonts w:eastAsiaTheme="majorEastAsia"/>
        </w:rPr>
        <w:t xml:space="preserve">) with different levels of mutation rate increase </w:t>
      </w:r>
      <w:r w:rsidR="0047230E">
        <w:rPr>
          <w:rFonts w:eastAsiaTheme="majorEastAsia"/>
        </w:rPr>
        <w:t>τ</w:t>
      </w:r>
      <w:r>
        <w:rPr>
          <w:rFonts w:eastAsiaTheme="majorEastAsia"/>
        </w:rPr>
        <w:t xml:space="preserve">, populations size </w:t>
      </w:r>
      <w:r w:rsidR="0047230E">
        <w:rPr>
          <w:rFonts w:eastAsiaTheme="majorEastAsia"/>
          <w:i/>
          <w:iCs/>
        </w:rPr>
        <w:t>N</w:t>
      </w:r>
      <w:r>
        <w:rPr>
          <w:rFonts w:eastAsiaTheme="majorEastAsia"/>
        </w:rPr>
        <w:t>, and number of beneficial muta</w:t>
      </w:r>
      <w:r w:rsidR="00A111C5">
        <w:rPr>
          <w:rFonts w:eastAsiaTheme="majorEastAsia"/>
        </w:rPr>
        <w:t xml:space="preserve">tions required for adaptation. Note that </w:t>
      </w:r>
      <w:r w:rsidR="00E95AD3">
        <w:rPr>
          <w:rFonts w:eastAsiaTheme="majorEastAsia"/>
        </w:rPr>
        <w:t>fitness effects of all mutations are equal and independent</w:t>
      </w:r>
      <w:r w:rsidR="00B365DB">
        <w:rPr>
          <w:rFonts w:eastAsiaTheme="majorEastAsia"/>
        </w:rPr>
        <w:t xml:space="preserve"> and </w:t>
      </w:r>
      <w:r w:rsidR="00E95AD3">
        <w:rPr>
          <w:rFonts w:eastAsiaTheme="majorEastAsia"/>
        </w:rPr>
        <w:t>there is no epistasis</w:t>
      </w:r>
      <w:r>
        <w:rPr>
          <w:rFonts w:eastAsiaTheme="majorEastAsia"/>
        </w:rPr>
        <w:t xml:space="preserve">. </w:t>
      </w:r>
    </w:p>
    <w:p w:rsidR="000F32FA" w:rsidRDefault="000F32FA" w:rsidP="00F94A6B">
      <w:pPr>
        <w:rPr>
          <w:rFonts w:eastAsiaTheme="majorEastAsia"/>
        </w:rPr>
      </w:pPr>
      <w:r>
        <w:rPr>
          <w:rFonts w:eastAsiaTheme="majorEastAsia"/>
        </w:rPr>
        <w:t>First, in</w:t>
      </w:r>
      <w:r w:rsidR="00E95AD3">
        <w:rPr>
          <w:rFonts w:eastAsiaTheme="majorEastAsia"/>
        </w:rPr>
        <w:t xml:space="preserve">creasing </w:t>
      </w:r>
      <w:r w:rsidR="00F12A83">
        <w:rPr>
          <w:rFonts w:eastAsiaTheme="majorEastAsia"/>
        </w:rPr>
        <w:t xml:space="preserve">the recombination rate </w:t>
      </w:r>
      <w:r>
        <w:rPr>
          <w:rFonts w:eastAsiaTheme="majorEastAsia"/>
        </w:rPr>
        <w:t>reduce</w:t>
      </w:r>
      <w:r w:rsidR="00E95AD3">
        <w:rPr>
          <w:rFonts w:eastAsiaTheme="majorEastAsia"/>
        </w:rPr>
        <w:t>s</w:t>
      </w:r>
      <w:r>
        <w:rPr>
          <w:rFonts w:eastAsiaTheme="majorEastAsia"/>
        </w:rPr>
        <w:t xml:space="preserve"> </w:t>
      </w:r>
      <w:r w:rsidR="00E95AD3">
        <w:rPr>
          <w:rFonts w:eastAsiaTheme="majorEastAsia"/>
        </w:rPr>
        <w:t xml:space="preserve">the </w:t>
      </w:r>
      <w:r w:rsidR="00F12A83">
        <w:rPr>
          <w:rFonts w:eastAsiaTheme="majorEastAsia"/>
        </w:rPr>
        <w:t xml:space="preserve">adaptation </w:t>
      </w:r>
      <w:r w:rsidR="00E95AD3">
        <w:rPr>
          <w:rFonts w:eastAsiaTheme="majorEastAsia"/>
        </w:rPr>
        <w:t xml:space="preserve">time </w:t>
      </w:r>
      <w:r w:rsidR="0047230E">
        <w:rPr>
          <w:rFonts w:eastAsiaTheme="majorEastAsia"/>
        </w:rPr>
        <w:t>with</w:t>
      </w:r>
      <w:r w:rsidR="00E95AD3">
        <w:rPr>
          <w:rFonts w:eastAsiaTheme="majorEastAsia"/>
        </w:rPr>
        <w:t xml:space="preserve"> four beneficial mutations </w:t>
      </w:r>
      <w:r>
        <w:rPr>
          <w:rFonts w:eastAsiaTheme="majorEastAsia"/>
        </w:rPr>
        <w:t>(triangles)</w:t>
      </w:r>
      <w:r w:rsidR="0047230E">
        <w:rPr>
          <w:rFonts w:eastAsiaTheme="majorEastAsia"/>
        </w:rPr>
        <w:t xml:space="preserve"> in agreement with</w:t>
      </w:r>
      <w:r w:rsidR="00840186">
        <w:rPr>
          <w:rFonts w:eastAsiaTheme="majorEastAsia"/>
        </w:rPr>
        <w:t xml:space="preserve"> </w:t>
      </w:r>
      <w:proofErr w:type="spellStart"/>
      <w:r w:rsidR="00840186">
        <w:rPr>
          <w:rFonts w:eastAsiaTheme="majorEastAsia"/>
        </w:rPr>
        <w:t>Tenaillon</w:t>
      </w:r>
      <w:proofErr w:type="spellEnd"/>
      <w:r w:rsidR="00840186">
        <w:rPr>
          <w:rFonts w:eastAsiaTheme="majorEastAsia"/>
        </w:rPr>
        <w:t xml:space="preserve"> et al.</w:t>
      </w:r>
      <w:r w:rsidR="0047230E">
        <w:rPr>
          <w:rFonts w:eastAsiaTheme="majorEastAsia"/>
        </w:rPr>
        <w:t xml:space="preserve"> </w:t>
      </w:r>
      <w:r w:rsidR="0047230E">
        <w:rPr>
          <w:rFonts w:eastAsiaTheme="majorEastAsia"/>
        </w:rPr>
        <w:fldChar w:fldCharType="begin" w:fldLock="1"/>
      </w:r>
      <w:r w:rsidR="00B2113A">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0047230E">
        <w:rPr>
          <w:rFonts w:eastAsiaTheme="majorEastAsia"/>
        </w:rPr>
        <w:fldChar w:fldCharType="separate"/>
      </w:r>
      <w:r w:rsidR="00840186" w:rsidRPr="00840186">
        <w:rPr>
          <w:rFonts w:eastAsiaTheme="majorEastAsia"/>
          <w:noProof/>
        </w:rPr>
        <w:t>(2000)</w:t>
      </w:r>
      <w:r w:rsidR="0047230E">
        <w:rPr>
          <w:rFonts w:eastAsiaTheme="majorEastAsia"/>
        </w:rPr>
        <w:fldChar w:fldCharType="end"/>
      </w:r>
      <w:r w:rsidR="0047230E">
        <w:rPr>
          <w:rFonts w:eastAsiaTheme="majorEastAsia"/>
        </w:rPr>
        <w:t>. However, increasing t</w:t>
      </w:r>
      <w:r w:rsidR="00F12A83">
        <w:rPr>
          <w:rFonts w:eastAsiaTheme="majorEastAsia"/>
        </w:rPr>
        <w:t>he rate of recombination has no</w:t>
      </w:r>
      <w:r w:rsidR="0047230E">
        <w:rPr>
          <w:rFonts w:eastAsiaTheme="majorEastAsia"/>
        </w:rPr>
        <w:t xml:space="preserve"> effect on adaptation with a single beneficial mutation</w:t>
      </w:r>
      <w:r w:rsidR="00E95AD3">
        <w:rPr>
          <w:rFonts w:eastAsiaTheme="majorEastAsia"/>
        </w:rPr>
        <w:t xml:space="preserve"> (circles)</w:t>
      </w:r>
      <w:r>
        <w:rPr>
          <w:rFonts w:eastAsiaTheme="majorEastAsia"/>
        </w:rPr>
        <w:t xml:space="preserve">. </w:t>
      </w:r>
      <w:r w:rsidR="0047230E">
        <w:rPr>
          <w:rFonts w:eastAsiaTheme="majorEastAsia"/>
        </w:rPr>
        <w:t>The</w:t>
      </w:r>
      <w:r>
        <w:rPr>
          <w:rFonts w:eastAsiaTheme="majorEastAsia"/>
        </w:rPr>
        <w:t xml:space="preserve"> effect of recombination is stronger in large populations, where the mutation supply is larger and therefore recombination is more likely to recombine beneficial mutations from different </w:t>
      </w:r>
      <w:r w:rsidR="00E95AD3">
        <w:rPr>
          <w:rFonts w:eastAsiaTheme="majorEastAsia"/>
        </w:rPr>
        <w:t>backgrounds</w:t>
      </w:r>
      <w:r w:rsidR="004B53DF">
        <w:rPr>
          <w:rFonts w:eastAsiaTheme="majorEastAsia"/>
        </w:rPr>
        <w:t xml:space="preserve"> </w:t>
      </w:r>
      <w:r w:rsidR="004B53DF">
        <w:rPr>
          <w:rFonts w:eastAsiaTheme="majorEastAsia"/>
        </w:rPr>
        <w:fldChar w:fldCharType="begin" w:fldLock="1"/>
      </w:r>
      <w:r w:rsidR="00B2113A">
        <w:rPr>
          <w:rFonts w:eastAsiaTheme="majorEastAsia"/>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4B53DF">
        <w:rPr>
          <w:rFonts w:eastAsiaTheme="majorEastAsia"/>
        </w:rPr>
        <w:fldChar w:fldCharType="separate"/>
      </w:r>
      <w:r w:rsidR="004B53DF" w:rsidRPr="004B53DF">
        <w:rPr>
          <w:rFonts w:eastAsiaTheme="majorEastAsia"/>
          <w:noProof/>
        </w:rPr>
        <w:t>(Tenaillon et al. 2000)</w:t>
      </w:r>
      <w:r w:rsidR="004B53DF">
        <w:rPr>
          <w:rFonts w:eastAsiaTheme="majorEastAsia"/>
        </w:rPr>
        <w:fldChar w:fldCharType="end"/>
      </w:r>
      <w:r>
        <w:rPr>
          <w:rFonts w:eastAsiaTheme="majorEastAsia"/>
        </w:rPr>
        <w:t xml:space="preserve">. </w:t>
      </w:r>
      <w:r w:rsidR="00F94A6B">
        <w:rPr>
          <w:rFonts w:eastAsiaTheme="majorEastAsia"/>
        </w:rPr>
        <w:t>These observations are true for all mutational strategies.</w:t>
      </w:r>
    </w:p>
    <w:p w:rsidR="000F32FA" w:rsidRDefault="000F32FA" w:rsidP="00F94A6B">
      <w:pPr>
        <w:rPr>
          <w:rFonts w:eastAsiaTheme="majorEastAsia"/>
        </w:rPr>
      </w:pPr>
      <w:r>
        <w:rPr>
          <w:rFonts w:eastAsiaTheme="majorEastAsia"/>
        </w:rPr>
        <w:t xml:space="preserve">Second, both mutator populations (SIM and CM) adapt much faster than </w:t>
      </w:r>
      <w:r w:rsidR="00E95AD3">
        <w:rPr>
          <w:rFonts w:eastAsiaTheme="majorEastAsia"/>
        </w:rPr>
        <w:t>non-mutator</w:t>
      </w:r>
      <w:r>
        <w:rPr>
          <w:rFonts w:eastAsiaTheme="majorEastAsia"/>
        </w:rPr>
        <w:t xml:space="preserve"> </w:t>
      </w:r>
      <w:proofErr w:type="gramStart"/>
      <w:r>
        <w:rPr>
          <w:rFonts w:eastAsiaTheme="majorEastAsia"/>
        </w:rPr>
        <w:t>populations</w:t>
      </w:r>
      <w:r w:rsidR="00E95AD3">
        <w:rPr>
          <w:rFonts w:eastAsiaTheme="majorEastAsia"/>
        </w:rPr>
        <w:t>,</w:t>
      </w:r>
      <w:proofErr w:type="gramEnd"/>
      <w:r w:rsidR="00E95AD3">
        <w:rPr>
          <w:rFonts w:eastAsiaTheme="majorEastAsia"/>
        </w:rPr>
        <w:t xml:space="preserve"> and the </w:t>
      </w:r>
      <w:r w:rsidR="00F94A6B">
        <w:rPr>
          <w:rFonts w:eastAsiaTheme="majorEastAsia"/>
        </w:rPr>
        <w:t xml:space="preserve">larger the </w:t>
      </w:r>
      <w:r w:rsidR="00E95AD3">
        <w:rPr>
          <w:rFonts w:eastAsiaTheme="majorEastAsia"/>
        </w:rPr>
        <w:t>mutation rate</w:t>
      </w:r>
      <w:r w:rsidR="00A34ACA">
        <w:rPr>
          <w:rFonts w:eastAsiaTheme="majorEastAsia"/>
        </w:rPr>
        <w:t xml:space="preserve"> </w:t>
      </w:r>
      <w:r w:rsidR="00F94A6B">
        <w:rPr>
          <w:rFonts w:eastAsiaTheme="majorEastAsia"/>
        </w:rPr>
        <w:t xml:space="preserve">increase, the shorter the </w:t>
      </w:r>
      <w:r w:rsidR="00E95AD3">
        <w:rPr>
          <w:rFonts w:eastAsiaTheme="majorEastAsia"/>
        </w:rPr>
        <w:t>adaptation time</w:t>
      </w:r>
      <w:r w:rsidR="00A34ACA">
        <w:rPr>
          <w:rFonts w:eastAsiaTheme="majorEastAsia"/>
        </w:rPr>
        <w:t xml:space="preserve"> </w:t>
      </w:r>
      <w:r w:rsidR="00F94A6B">
        <w:rPr>
          <w:rFonts w:eastAsiaTheme="majorEastAsia"/>
        </w:rPr>
        <w:t>(not shown/Figure S#)</w:t>
      </w:r>
      <w:r w:rsidR="00E95AD3">
        <w:rPr>
          <w:rFonts w:eastAsiaTheme="majorEastAsia"/>
        </w:rPr>
        <w:t xml:space="preserve">. </w:t>
      </w:r>
      <w:r w:rsidR="00A34ACA">
        <w:rPr>
          <w:rFonts w:eastAsiaTheme="majorEastAsia"/>
        </w:rPr>
        <w:t>Curiously</w:t>
      </w:r>
      <w:r w:rsidR="00E95AD3">
        <w:rPr>
          <w:rFonts w:eastAsiaTheme="majorEastAsia"/>
        </w:rPr>
        <w:t xml:space="preserve">, </w:t>
      </w:r>
      <w:r w:rsidR="00F94A6B">
        <w:rPr>
          <w:rFonts w:eastAsiaTheme="majorEastAsia"/>
        </w:rPr>
        <w:t>during the time a</w:t>
      </w:r>
      <w:r w:rsidR="00E95AD3">
        <w:rPr>
          <w:rFonts w:eastAsiaTheme="majorEastAsia"/>
        </w:rPr>
        <w:t xml:space="preserve"> non-mutator population </w:t>
      </w:r>
      <w:r w:rsidR="00F94A6B">
        <w:rPr>
          <w:rFonts w:eastAsiaTheme="majorEastAsia"/>
        </w:rPr>
        <w:t>adapts</w:t>
      </w:r>
      <w:r w:rsidR="00E95AD3">
        <w:rPr>
          <w:rFonts w:eastAsiaTheme="majorEastAsia"/>
        </w:rPr>
        <w:t xml:space="preserve"> </w:t>
      </w:r>
      <w:r w:rsidR="00F94A6B">
        <w:rPr>
          <w:rFonts w:eastAsiaTheme="majorEastAsia"/>
        </w:rPr>
        <w:t xml:space="preserve">with </w:t>
      </w:r>
      <w:r w:rsidR="00E95AD3">
        <w:rPr>
          <w:rFonts w:eastAsiaTheme="majorEastAsia"/>
        </w:rPr>
        <w:t xml:space="preserve">a single beneficial mutation, a mutator population can </w:t>
      </w:r>
      <w:r w:rsidR="00F94A6B">
        <w:rPr>
          <w:rFonts w:eastAsiaTheme="majorEastAsia"/>
        </w:rPr>
        <w:t>adapt</w:t>
      </w:r>
      <w:r w:rsidR="00E95AD3">
        <w:rPr>
          <w:rFonts w:eastAsiaTheme="majorEastAsia"/>
        </w:rPr>
        <w:t xml:space="preserve"> a combination of four beneficial mutations, even without recombination. </w:t>
      </w:r>
    </w:p>
    <w:p w:rsidR="00F94A6B" w:rsidRDefault="00F94A6B" w:rsidP="006915F3">
      <w:pPr>
        <w:rPr>
          <w:rFonts w:eastAsiaTheme="majorEastAsia"/>
        </w:rPr>
      </w:pPr>
      <w:r>
        <w:rPr>
          <w:rFonts w:eastAsiaTheme="majorEastAsia"/>
        </w:rPr>
        <w:t xml:space="preserve">These results show that in a complex adaptation scenario (where multiple beneficial mutations must be combined) recombination decreases the adaptation time, especially in large populations. This effect of recombination indeed makes it an alternative adaptive strategy to mutagenesis; however, the combined effect of recombination with mutagenesis is larger than either of them alone. Because SIM does not suffer from the disadvantages CM suffers from between adaptation events (reduced population mean fitness and increased sensitivity to Muller's </w:t>
      </w:r>
      <w:proofErr w:type="spellStart"/>
      <w:r>
        <w:rPr>
          <w:rFonts w:eastAsiaTheme="majorEastAsia"/>
        </w:rPr>
        <w:t>rachet</w:t>
      </w:r>
      <w:proofErr w:type="spellEnd"/>
      <w:r>
        <w:rPr>
          <w:rFonts w:eastAsiaTheme="majorEastAsia"/>
        </w:rPr>
        <w:t xml:space="preserve">), recombination is not so much an alternative to SIM as it is </w:t>
      </w:r>
      <w:proofErr w:type="gramStart"/>
      <w:r>
        <w:rPr>
          <w:rFonts w:eastAsiaTheme="majorEastAsia"/>
        </w:rPr>
        <w:t>an</w:t>
      </w:r>
      <w:proofErr w:type="gramEnd"/>
      <w:r>
        <w:rPr>
          <w:rFonts w:eastAsiaTheme="majorEastAsia"/>
        </w:rPr>
        <w:t xml:space="preserve"> non-mutually exclusive and even complementary </w:t>
      </w:r>
      <w:r w:rsidR="006915F3">
        <w:rPr>
          <w:rFonts w:eastAsiaTheme="majorEastAsia"/>
        </w:rPr>
        <w:t xml:space="preserve">adaptive </w:t>
      </w:r>
      <w:r>
        <w:rPr>
          <w:rFonts w:eastAsiaTheme="majorEastAsia"/>
        </w:rPr>
        <w:t>strategy.</w:t>
      </w:r>
      <w:r w:rsidR="006915F3">
        <w:rPr>
          <w:rFonts w:eastAsiaTheme="majorEastAsia"/>
        </w:rPr>
        <w:t xml:space="preserve"> The bottom line, in any case, is that throughout the parameter range, SIM has adapts faster, and recombination only serves to further reduce the adaptation time with SIM.</w:t>
      </w:r>
    </w:p>
    <w:p w:rsidR="006B30F1" w:rsidRDefault="006B30F1" w:rsidP="00E95AD3">
      <w:pPr>
        <w:rPr>
          <w:rFonts w:eastAsiaTheme="majorEastAsia"/>
        </w:rPr>
      </w:pPr>
    </w:p>
    <w:p w:rsidR="00901526" w:rsidRDefault="00F13911" w:rsidP="000F32FA">
      <w:pPr>
        <w:keepNext/>
        <w:jc w:val="center"/>
      </w:pPr>
      <w:r>
        <w:rPr>
          <w:rFonts w:eastAsiaTheme="majorEastAsia" w:cstheme="majorBidi"/>
          <w:b/>
          <w:bCs/>
          <w:noProof/>
          <w:color w:val="4F81BD" w:themeColor="accent1"/>
          <w:sz w:val="26"/>
          <w:szCs w:val="26"/>
        </w:rPr>
        <w:drawing>
          <wp:inline distT="0" distB="0" distL="0" distR="0" wp14:anchorId="73360719" wp14:editId="7ABB4603">
            <wp:extent cx="5725160" cy="4913630"/>
            <wp:effectExtent l="0" t="0" r="8890" b="1270"/>
            <wp:docPr id="4" name="Picture 4" descr="D:\workspace\mamba\simarba\analysis\adaptation_NR_2014-03-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mamba\simarba\analysis\adaptation_NR_2014-03-10.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5160" cy="4913630"/>
                    </a:xfrm>
                    <a:prstGeom prst="rect">
                      <a:avLst/>
                    </a:prstGeom>
                    <a:noFill/>
                    <a:ln>
                      <a:noFill/>
                    </a:ln>
                  </pic:spPr>
                </pic:pic>
              </a:graphicData>
            </a:graphic>
          </wp:inline>
        </w:drawing>
      </w:r>
    </w:p>
    <w:p w:rsidR="00F13911" w:rsidRDefault="00901526" w:rsidP="00F13911">
      <w:pPr>
        <w:pStyle w:val="Caption"/>
        <w:jc w:val="center"/>
      </w:pPr>
      <w:r>
        <w:t xml:space="preserve">Figure </w:t>
      </w:r>
      <w:fldSimple w:instr=" SEQ Figure \* ARABIC ">
        <w:r w:rsidR="006E5183">
          <w:rPr>
            <w:noProof/>
          </w:rPr>
          <w:t>7</w:t>
        </w:r>
      </w:fldSimple>
      <w:r>
        <w:t xml:space="preserve"> - </w:t>
      </w:r>
      <w:r w:rsidR="00F13911" w:rsidRPr="00F13911">
        <w:t>adaptation_NR_2014-03-10</w:t>
      </w:r>
    </w:p>
    <w:p w:rsidR="007817E7" w:rsidRDefault="007817E7" w:rsidP="007817E7"/>
    <w:p w:rsidR="007817E7" w:rsidRPr="007817E7" w:rsidRDefault="00A16991" w:rsidP="007817E7">
      <w:r>
        <w:rPr>
          <w:noProof/>
        </w:rPr>
        <w:drawing>
          <wp:inline distT="0" distB="0" distL="0" distR="0" wp14:anchorId="7D79CB8F" wp14:editId="4483317F">
            <wp:extent cx="5731510" cy="491299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aptation_NR_tau_10_2014-05-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912995"/>
                    </a:xfrm>
                    <a:prstGeom prst="rect">
                      <a:avLst/>
                    </a:prstGeom>
                  </pic:spPr>
                </pic:pic>
              </a:graphicData>
            </a:graphic>
          </wp:inline>
        </w:drawing>
      </w:r>
    </w:p>
    <w:p w:rsidR="00606643" w:rsidRPr="00606643" w:rsidRDefault="007817E7" w:rsidP="00A16991">
      <w:pPr>
        <w:pStyle w:val="Caption"/>
        <w:jc w:val="center"/>
      </w:pPr>
      <w:r>
        <w:t xml:space="preserve">Figure </w:t>
      </w:r>
      <w:fldSimple w:instr=" SEQ Figure \* ARABIC ">
        <w:r>
          <w:rPr>
            <w:noProof/>
          </w:rPr>
          <w:t>7</w:t>
        </w:r>
      </w:fldSimple>
      <w:r w:rsidR="00D113A8">
        <w:rPr>
          <w:noProof/>
        </w:rPr>
        <w:t>’</w:t>
      </w:r>
      <w:r>
        <w:t xml:space="preserve"> - </w:t>
      </w:r>
      <w:r w:rsidR="00A16991" w:rsidRPr="00A16991">
        <w:t>adap</w:t>
      </w:r>
      <w:r w:rsidR="00A16991">
        <w:t>tation_NR_tau_10_2014-05-13</w:t>
      </w:r>
    </w:p>
    <w:p w:rsidR="004B53DF" w:rsidRDefault="004B53DF" w:rsidP="00F13911">
      <w:pPr>
        <w:pStyle w:val="Caption"/>
        <w:jc w:val="center"/>
        <w:rPr>
          <w:rFonts w:eastAsiaTheme="majorEastAsia" w:cstheme="majorBidi"/>
          <w:b w:val="0"/>
          <w:bCs w:val="0"/>
          <w:color w:val="365F91" w:themeColor="accent1" w:themeShade="BF"/>
          <w:sz w:val="28"/>
          <w:szCs w:val="28"/>
        </w:rPr>
      </w:pPr>
      <w:r>
        <w:br w:type="page"/>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6"/>
    </w:p>
    <w:p w:rsidR="00C861BA" w:rsidRPr="00721F05" w:rsidRDefault="00C861BA" w:rsidP="008942B1">
      <w:pPr>
        <w:rPr>
          <w:rFonts w:eastAsia="Times New Roman"/>
        </w:rPr>
      </w:pPr>
      <w:r w:rsidRPr="00721F05">
        <w:t xml:space="preserve">The co-evolution of the mutation and recombination received some </w:t>
      </w:r>
      <w:r w:rsidR="008942B1" w:rsidRPr="00721F05">
        <w:t>notable</w:t>
      </w:r>
      <w:r w:rsidRPr="00721F05">
        <w:t xml:space="preserv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B2113A">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w:t>
      </w:r>
      <w:r w:rsidR="008942B1">
        <w:rPr>
          <w:rFonts w:eastAsia="Times New Roman"/>
        </w:rPr>
        <w:t>ir results suggest that even rate recombination can reduce the fixation probability of mutator alleles.</w:t>
      </w:r>
      <w:r w:rsidRPr="00721F05">
        <w:rPr>
          <w:rFonts w:eastAsia="Times New Roman"/>
        </w:rPr>
        <w:t xml:space="preserve"> They </w:t>
      </w:r>
      <w:r w:rsidR="008942B1">
        <w:rPr>
          <w:rFonts w:eastAsia="Times New Roman"/>
        </w:rPr>
        <w:t xml:space="preserve">proposed </w:t>
      </w:r>
      <w:r w:rsidRPr="00721F05">
        <w:rPr>
          <w:rFonts w:eastAsia="Times New Roman"/>
        </w:rPr>
        <w:t>that Hill-Robertson effect</w:t>
      </w:r>
      <w:r w:rsidR="008942B1">
        <w:rPr>
          <w:rFonts w:eastAsia="Times New Roman"/>
        </w:rPr>
        <w:t>s</w:t>
      </w:r>
      <w:r w:rsidRPr="00721F05">
        <w:rPr>
          <w:rFonts w:eastAsia="Times New Roman"/>
        </w:rPr>
        <w:t xml:space="preserve"> </w:t>
      </w:r>
      <w:r w:rsidR="008942B1">
        <w:rPr>
          <w:rFonts w:eastAsia="Times New Roman"/>
        </w:rPr>
        <w:t xml:space="preserve">don't </w:t>
      </w:r>
      <w:r w:rsidRPr="00721F05">
        <w:rPr>
          <w:rFonts w:eastAsia="Times New Roman"/>
        </w:rPr>
        <w:t>play an important role in this decrease and that the acceleration of adaptation rate by the Fisher-Muller effect plays a more significant role than the prevent</w:t>
      </w:r>
      <w:r w:rsidR="008942B1">
        <w:rPr>
          <w:rFonts w:eastAsia="Times New Roman"/>
        </w:rPr>
        <w:t>ion of the hitch-hiking effect</w:t>
      </w:r>
      <w:r w:rsidRPr="00721F05">
        <w:rPr>
          <w:rFonts w:eastAsia="Times New Roman"/>
        </w:rPr>
        <w:t xml:space="preserve">. </w:t>
      </w:r>
    </w:p>
    <w:p w:rsidR="00C861BA" w:rsidRDefault="00C861BA" w:rsidP="008942B1">
      <w:pPr>
        <w:rPr>
          <w:rFonts w:eastAsia="Times New Roman"/>
        </w:rPr>
      </w:pPr>
      <w:r w:rsidRPr="00721F05">
        <w:rPr>
          <w:rFonts w:eastAsia="Times New Roman"/>
        </w:rPr>
        <w:t xml:space="preserve">Levin and Cornejo </w:t>
      </w:r>
      <w:r w:rsidRPr="00721F05">
        <w:rPr>
          <w:rFonts w:eastAsia="Times New Roman"/>
        </w:rPr>
        <w:fldChar w:fldCharType="begin" w:fldLock="1"/>
      </w:r>
      <w:r w:rsidR="00B2113A">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008942B1">
        <w:rPr>
          <w:rFonts w:eastAsia="Times New Roman"/>
        </w:rPr>
        <w:t xml:space="preserve"> used a different approach.</w:t>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w:t>
      </w:r>
      <w:r w:rsidR="008942B1">
        <w:rPr>
          <w:rFonts w:eastAsia="Times New Roman"/>
        </w:rPr>
        <w:t>fle - the Fisher-Muller effect</w:t>
      </w:r>
      <w:r w:rsidRPr="00721F05">
        <w:rPr>
          <w:rFonts w:eastAsia="Times New Roman"/>
        </w:rPr>
        <w:t xml:space="preserve">. </w:t>
      </w:r>
    </w:p>
    <w:p w:rsidR="00C861BA" w:rsidRPr="00721F05" w:rsidRDefault="000B2FF0" w:rsidP="00AE1BCC">
      <w:r>
        <w:rPr>
          <w:rFonts w:eastAsia="Times New Roman"/>
        </w:rPr>
        <w:t xml:space="preserve">Dawson </w:t>
      </w:r>
      <w:r>
        <w:rPr>
          <w:rFonts w:eastAsia="Times New Roman"/>
        </w:rPr>
        <w:fldChar w:fldCharType="begin" w:fldLock="1"/>
      </w:r>
      <w:r w:rsidR="00B2113A">
        <w:rPr>
          <w:rFonts w:eastAsia="Times New Roma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rFonts w:eastAsia="Times New Roman"/>
        </w:rPr>
        <w:fldChar w:fldCharType="separate"/>
      </w:r>
      <w:r w:rsidRPr="000B2FF0">
        <w:rPr>
          <w:rFonts w:eastAsia="Times New Roman"/>
          <w:noProof/>
        </w:rPr>
        <w:t>(Dawson 1998)</w:t>
      </w:r>
      <w:r>
        <w:rPr>
          <w:rFonts w:eastAsia="Times New Roman"/>
        </w:rPr>
        <w:fldChar w:fldCharType="end"/>
      </w:r>
      <w:r>
        <w:rPr>
          <w:rFonts w:eastAsia="Times New Roman"/>
        </w:rPr>
        <w:t xml:space="preserve"> calculated the optimal mutation rate </w:t>
      </w:r>
      <w:r w:rsidR="000A5658">
        <w:rPr>
          <w:rFonts w:eastAsia="Times New Roman"/>
        </w:rPr>
        <w:t xml:space="preserve">assuming that </w:t>
      </w:r>
      <w:r w:rsidR="000A5658">
        <w:rPr>
          <w:rFonts w:eastAsia="Times New Roman"/>
          <w:noProof/>
        </w:rPr>
        <w:t>decreasing the</w:t>
      </w:r>
      <w:r>
        <w:rPr>
          <w:rFonts w:eastAsia="Times New Roman"/>
          <w:noProof/>
        </w:rPr>
        <w:t xml:space="preserve"> mutation rates </w:t>
      </w:r>
      <w:r w:rsidR="000A5658">
        <w:rPr>
          <w:rFonts w:eastAsia="Times New Roman"/>
          <w:noProof/>
        </w:rPr>
        <w:t xml:space="preserve">incurs </w:t>
      </w:r>
      <w:r>
        <w:rPr>
          <w:rFonts w:eastAsia="Times New Roman"/>
          <w:noProof/>
        </w:rPr>
        <w:t>a fitness cost – the "cost of DNA replication fidelity"</w:t>
      </w:r>
      <w:r w:rsidR="000A5658">
        <w:rPr>
          <w:rFonts w:eastAsia="Times New Roman"/>
          <w:noProof/>
        </w:rPr>
        <w:t xml:space="preserve"> – resulting from the time and energy invested in DNA proofreading and reapir. Dawson found that the optimal mutation rate </w:t>
      </w:r>
      <w:r w:rsidR="000A5658" w:rsidRPr="00B360AC">
        <w:rPr>
          <w:rFonts w:eastAsia="Times New Roman"/>
          <w:noProof/>
        </w:rPr>
        <w:t xml:space="preserve">is lower in asexual populations in comparison with sexual populations. </w:t>
      </w:r>
      <w:r w:rsidR="00C861BA" w:rsidRPr="00B360AC">
        <w:t xml:space="preserve">Sloan and </w:t>
      </w:r>
      <w:proofErr w:type="spellStart"/>
      <w:r w:rsidR="00C861BA" w:rsidRPr="00B360AC">
        <w:t>Panjeti</w:t>
      </w:r>
      <w:proofErr w:type="spellEnd"/>
      <w:r w:rsidRPr="00B360AC">
        <w:t xml:space="preserve"> </w:t>
      </w:r>
      <w:r w:rsidRPr="00B360AC">
        <w:fldChar w:fldCharType="begin" w:fldLock="1"/>
      </w:r>
      <w:r w:rsidR="00B2113A">
        <w:instrText>ADDIN CSL_CITATION { "citationItems" : [ { "id" : "ITEM-1",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1",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        \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        \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suppress-author" : 1, "uris" : [ "http://www.mendeley.com/documents/?uuid=548fc1fa-0c2a-4d0d-9c8e-922ef31c3be6" ] } ], "mendeley" : { "previouslyFormattedCitation" : "(2010)" }, "properties" : { "noteIndex" : 0 }, "schema" : "https://github.com/citation-style-language/schema/raw/master/csl-citation.json" }</w:instrText>
      </w:r>
      <w:r w:rsidRPr="00B360AC">
        <w:fldChar w:fldCharType="separate"/>
      </w:r>
      <w:r w:rsidRPr="00B360AC">
        <w:rPr>
          <w:noProof/>
        </w:rPr>
        <w:t>(2010)</w:t>
      </w:r>
      <w:r w:rsidRPr="00B360AC">
        <w:fldChar w:fldCharType="end"/>
      </w:r>
      <w:r w:rsidR="000A5658">
        <w:t xml:space="preserve"> further studied this interaction between mutation and recombination by simulating</w:t>
      </w:r>
      <w:r>
        <w:t xml:space="preserve"> invasions of asexual</w:t>
      </w:r>
      <w:r w:rsidR="000A5658">
        <w:t xml:space="preserve"> individuals</w:t>
      </w:r>
      <w:r>
        <w:t xml:space="preserve"> into sexual populations at a mutation-selection balance, without beneficial mutations or adaptation, and with </w:t>
      </w:r>
      <w:r w:rsidR="000A5658">
        <w:t>the "</w:t>
      </w:r>
      <w:r>
        <w:t>cost of fidelity". In their simulations</w:t>
      </w:r>
      <w:r w:rsidR="000A5658">
        <w:t>, asexual reproduction</w:t>
      </w:r>
      <w:r>
        <w:t xml:space="preserve"> successfully invaded sexual</w:t>
      </w:r>
      <w:r w:rsidR="000A5658">
        <w:t xml:space="preserve">ly reproducing </w:t>
      </w:r>
      <w:r>
        <w:t>population</w:t>
      </w:r>
      <w:r w:rsidR="000A5658">
        <w:t xml:space="preserve">s </w:t>
      </w:r>
      <w:r>
        <w:t xml:space="preserve">by evolving a lower mutation rate. </w:t>
      </w:r>
      <w:r w:rsidR="000A5658">
        <w:t xml:space="preserve">They claimed that this further exacerbate the paradox of sex, as sex leads to higher mutation rates, making the population sensitive to invasion by </w:t>
      </w:r>
      <w:proofErr w:type="spellStart"/>
      <w:r w:rsidR="000A5658">
        <w:t>asexuals</w:t>
      </w:r>
      <w:proofErr w:type="spellEnd"/>
      <w:r w:rsidR="000A5658">
        <w:t xml:space="preserve"> with lower mutation rates. In terms of our study, this suggests that in stable environments modifiers that reduce both the rate of mutation and recombination will successfully invade populations. Nevertheless, we expect that if the mutation rate of the resident population is stress-induced, then the invading </w:t>
      </w:r>
      <w:r w:rsidR="00AE1BCC">
        <w:t xml:space="preserve">alleles will not be successful. </w:t>
      </w:r>
      <w:r w:rsidR="000A5658">
        <w:t xml:space="preserve">This </w:t>
      </w:r>
      <w:r w:rsidR="00AE1BCC">
        <w:t>is an interesting direction for the future.</w:t>
      </w:r>
    </w:p>
    <w:p w:rsidR="00C861BA" w:rsidRPr="00721F05" w:rsidRDefault="00C861BA"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9A53A3" w:rsidP="009A53A3">
      <w:r>
        <w:t>In our model, r</w:t>
      </w:r>
      <w:r w:rsidR="008737FF" w:rsidRPr="00721F05">
        <w:t xml:space="preserve">ecombination occurs by bacterial transformation </w:t>
      </w:r>
      <w:r w:rsidR="00DE534D" w:rsidRPr="00721F05">
        <w:fldChar w:fldCharType="begin" w:fldLock="1"/>
      </w:r>
      <w:r w:rsidR="00B2113A">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008737FF" w:rsidRPr="00721F05">
        <w:t xml:space="preserve">. This mechanism allows individual cells to recombine foreign DNA into their genome. </w:t>
      </w:r>
      <w:r>
        <w:t>We concentrated on this mechanism because, o</w:t>
      </w:r>
      <w:r w:rsidR="008737FF" w:rsidRPr="00721F05">
        <w:t>f the three known mechanisms for bacterial horizontal gene transfer (</w:t>
      </w:r>
      <w:r>
        <w:t xml:space="preserve">together with </w:t>
      </w:r>
      <w:r w:rsidR="008737FF" w:rsidRPr="00721F05">
        <w:t xml:space="preserve">conjugation and transduction), transformation is the only one actively regulated by the cells and the most likely to have evolved due to its adaptive properties </w:t>
      </w:r>
      <w:r w:rsidR="00DE534D" w:rsidRPr="00721F05">
        <w:fldChar w:fldCharType="begin" w:fldLock="1"/>
      </w:r>
      <w:r w:rsidR="00B2113A">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2", "issue" : "2", "issued" : { "date-parts" : [ [ "1996", "2" ] ] }, "page" : "69-72", "title" : "Genetic barriers among bacteria.", "type" : "article-journal", "volume" : "4" }, "uris" : [ "http://www.mendeley.com/documents/?uuid=2a3fe00c-c5ea-4c0f-b04b-d44595393431" ] }, { "id" : "ITEM-3",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3", "issue" : "1", "issued" : { "date-parts" : [ [ "1997", "5" ] ] }, "page" : "27-38", "title" : "The evolution of bacterial transformation: sex with poor relations.", "type" : "article-journal", "volume" : "146" }, "uris" : [ "http://www.mendeley.com/documents/?uuid=a66af5fc-3aeb-41f7-9ef9-0cc60041b407" ] }, { "id" : "ITEM-4",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4",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Redfield 1993; Matic, Taddei, and Radman 1996; Redfield, Schrag, and Dean 1997; Tenaillon et al. 2001)" }, "properties" : { "noteIndex" : 0 }, "schema" : "https://github.com/citation-style-language/schema/raw/master/csl-citation.json" }</w:instrText>
      </w:r>
      <w:r w:rsidR="00DE534D" w:rsidRPr="00721F05">
        <w:fldChar w:fldCharType="separate"/>
      </w:r>
      <w:r w:rsidRPr="009A53A3">
        <w:rPr>
          <w:noProof/>
        </w:rPr>
        <w:t>(Redfield 1993; Matic, Taddei, and Radman 1996; Redfield, Schrag, and Dean 1997; Tenaillon et al. 2001)</w:t>
      </w:r>
      <w:r w:rsidR="00DE534D" w:rsidRPr="00721F05">
        <w:fldChar w:fldCharType="end"/>
      </w:r>
      <w:r>
        <w:t xml:space="preserve">. </w:t>
      </w:r>
    </w:p>
    <w:p w:rsidR="00C861BA" w:rsidRPr="00721F05" w:rsidRDefault="00C861BA" w:rsidP="00E56CE3"/>
    <w:p w:rsidR="007369B1" w:rsidRDefault="00B360AC" w:rsidP="00B360AC">
      <w:r>
        <w:t>Besides stress-induced mutagenesis, which was discussed in the introduction, this article includes two other strategies for generation of genetic variation: (</w:t>
      </w:r>
      <w:proofErr w:type="spellStart"/>
      <w:r>
        <w:t>i</w:t>
      </w:r>
      <w:proofErr w:type="spellEnd"/>
      <w:r>
        <w:t>) s</w:t>
      </w:r>
      <w:r w:rsidR="00C861BA" w:rsidRPr="00721F05">
        <w:t>tress-induced reco</w:t>
      </w:r>
      <w:r>
        <w:t xml:space="preserve">mbination </w:t>
      </w:r>
      <w:r w:rsidR="00C861BA" w:rsidRPr="00721F05">
        <w:t xml:space="preserve">has been documented in bacteria </w:t>
      </w:r>
      <w:r w:rsidR="00C861BA" w:rsidRPr="00721F05">
        <w:fldChar w:fldCharType="begin" w:fldLock="1"/>
      </w:r>
      <w:r w:rsidR="00B2113A">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00C861BA" w:rsidRPr="00721F05">
        <w:fldChar w:fldCharType="separate"/>
      </w:r>
      <w:r w:rsidR="00C861BA" w:rsidRPr="00721F05">
        <w:rPr>
          <w:noProof/>
        </w:rPr>
        <w:t>(Beaber, Hochhut, and Waldor 2004; Prudhomme et al. 2006; Maiques et al. 2006)</w:t>
      </w:r>
      <w:r w:rsidR="00C861BA" w:rsidRPr="00721F05">
        <w:fldChar w:fldCharType="end"/>
      </w:r>
      <w:r w:rsidR="00C861BA" w:rsidRPr="00721F05">
        <w:t xml:space="preserve">, yeast </w:t>
      </w:r>
      <w:r w:rsidR="00C861BA" w:rsidRPr="00721F05">
        <w:fldChar w:fldCharType="begin" w:fldLock="1"/>
      </w:r>
      <w:r w:rsidR="00B2113A">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00C861BA" w:rsidRPr="00721F05">
        <w:fldChar w:fldCharType="separate"/>
      </w:r>
      <w:r w:rsidR="00C861BA" w:rsidRPr="00721F05">
        <w:rPr>
          <w:noProof/>
        </w:rPr>
        <w:t>(Abdullah and Borts 2001)</w:t>
      </w:r>
      <w:r w:rsidR="00C861BA" w:rsidRPr="00721F05">
        <w:fldChar w:fldCharType="end"/>
      </w:r>
      <w:r w:rsidR="00C861BA" w:rsidRPr="00721F05">
        <w:t xml:space="preserve">, plants </w:t>
      </w:r>
      <w:r w:rsidR="00C861BA" w:rsidRPr="00721F05">
        <w:fldChar w:fldCharType="begin" w:fldLock="1"/>
      </w:r>
      <w:r w:rsidR="00B2113A">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00C861BA" w:rsidRPr="00721F05">
        <w:fldChar w:fldCharType="separate"/>
      </w:r>
      <w:r w:rsidR="00C861BA" w:rsidRPr="00721F05">
        <w:rPr>
          <w:noProof/>
        </w:rPr>
        <w:t>(Lucht et al. 2002; Yao and Kovalchuk 2011)</w:t>
      </w:r>
      <w:r w:rsidR="00C861BA" w:rsidRPr="00721F05">
        <w:fldChar w:fldCharType="end"/>
      </w:r>
      <w:r w:rsidR="00C861BA" w:rsidRPr="00721F05">
        <w:t xml:space="preserve">, and flies </w:t>
      </w:r>
      <w:r w:rsidR="00C861BA" w:rsidRPr="00721F05">
        <w:fldChar w:fldCharType="begin" w:fldLock="1"/>
      </w:r>
      <w:r w:rsidR="00B2113A">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00C861BA" w:rsidRPr="00721F05">
        <w:fldChar w:fldCharType="separate"/>
      </w:r>
      <w:r w:rsidR="00C861BA" w:rsidRPr="00721F05">
        <w:rPr>
          <w:noProof/>
        </w:rPr>
        <w:t>(Parsons 1988; Zhong and Priest 2010; Tedman-Aucoin and Agrawal 2012)</w:t>
      </w:r>
      <w:r w:rsidR="00C861BA" w:rsidRPr="00721F05">
        <w:fldChar w:fldCharType="end"/>
      </w:r>
      <w:r>
        <w:t>;</w:t>
      </w:r>
      <w:r w:rsidR="009A53A3">
        <w:t xml:space="preserve"> </w:t>
      </w:r>
      <w:r>
        <w:t>Simultaneous i</w:t>
      </w:r>
      <w:r w:rsidR="009A53A3">
        <w:t xml:space="preserve">nduction of both recombination and mutation by stress is supported by findings </w:t>
      </w:r>
      <w:r>
        <w:t xml:space="preserve">that </w:t>
      </w:r>
      <w:r w:rsidR="007369B1" w:rsidRPr="00721F05">
        <w:t>mutation is correlated with recombination and regulated by the same mechanisms</w:t>
      </w:r>
      <w:r>
        <w:t xml:space="preserve"> in </w:t>
      </w:r>
      <w:r>
        <w:rPr>
          <w:i/>
          <w:iCs/>
        </w:rPr>
        <w:t>E. coli</w:t>
      </w:r>
      <w:r w:rsidR="007369B1" w:rsidRPr="00721F05">
        <w:t xml:space="preserve"> </w:t>
      </w:r>
      <w:r w:rsidR="007369B1" w:rsidRPr="00721F05">
        <w:fldChar w:fldCharType="begin" w:fldLock="1"/>
      </w:r>
      <w:r w:rsidR="00B2113A">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lt;i&gt;Escherichia coli&lt;/i&gt;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007369B1" w:rsidRPr="00721F05">
        <w:fldChar w:fldCharType="separate"/>
      </w:r>
      <w:r w:rsidR="007369B1" w:rsidRPr="00721F05">
        <w:rPr>
          <w:noProof/>
        </w:rPr>
        <w:t>(Torkelson et al. 1997; Velkov 1999; Bull et al. 2000)</w:t>
      </w:r>
      <w:r w:rsidR="007369B1" w:rsidRPr="00721F05">
        <w:fldChar w:fldCharType="end"/>
      </w:r>
      <w:r w:rsidR="007369B1" w:rsidRPr="00721F05">
        <w:t>.</w:t>
      </w:r>
      <w:r>
        <w:t xml:space="preserve"> Together with constitutive mutation and recombination modifiers, we studied a wide array of strategies (see summary in Table 1). </w:t>
      </w:r>
    </w:p>
    <w:p w:rsidR="00B360AC" w:rsidRPr="00721F05" w:rsidRDefault="00B360AC" w:rsidP="009A53A3"/>
    <w:p w:rsidR="008942B1" w:rsidRPr="00721F05" w:rsidRDefault="00D66FD1" w:rsidP="0091743C">
      <w:r>
        <w:t>Besides implications to evolutionary theory, s</w:t>
      </w:r>
      <w:r w:rsidR="008942B1" w:rsidRPr="00721F05">
        <w:t xml:space="preserve">tress-induced mutation and recombination </w:t>
      </w:r>
      <w:r w:rsidR="008942B1">
        <w:t xml:space="preserve">have important </w:t>
      </w:r>
      <w:r w:rsidR="0091743C">
        <w:t>consequences</w:t>
      </w:r>
      <w:r w:rsidR="008942B1">
        <w:t xml:space="preserve"> to the ecology and evolution of </w:t>
      </w:r>
      <w:r w:rsidR="0091743C">
        <w:t>microbes</w:t>
      </w:r>
      <w:r w:rsidR="008942B1">
        <w:t>: p</w:t>
      </w:r>
      <w:r w:rsidR="008942B1" w:rsidRPr="00721F05">
        <w:t>athogens have been shown to acquire drug-resistance</w:t>
      </w:r>
      <w:r w:rsidR="004979BE">
        <w:t xml:space="preserve"> </w:t>
      </w:r>
      <w:r w:rsidR="004979BE" w:rsidRPr="00721F05">
        <w:fldChar w:fldCharType="begin" w:fldLock="1"/>
      </w:r>
      <w:r w:rsidR="00B2113A">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004979BE" w:rsidRPr="00721F05">
        <w:fldChar w:fldCharType="separate"/>
      </w:r>
      <w:r w:rsidR="004979BE" w:rsidRPr="00721F05">
        <w:rPr>
          <w:noProof/>
        </w:rPr>
        <w:t>(Cirz and Romesberg 2007; Cirz et al. 2005)</w:t>
      </w:r>
      <w:r w:rsidR="004979BE" w:rsidRPr="00721F05">
        <w:fldChar w:fldCharType="end"/>
      </w:r>
      <w:r w:rsidR="004979BE">
        <w:t xml:space="preserve"> and virulence factors </w:t>
      </w:r>
      <w:r w:rsidR="004979BE" w:rsidRPr="004979BE">
        <w:fldChar w:fldCharType="begin" w:fldLock="1"/>
      </w:r>
      <w:r w:rsidR="00B2113A">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004979BE" w:rsidRPr="004979BE">
        <w:fldChar w:fldCharType="separate"/>
      </w:r>
      <w:r w:rsidR="004979BE" w:rsidRPr="004979BE">
        <w:rPr>
          <w:noProof/>
        </w:rPr>
        <w:t>(Ubeda et al. 2005)</w:t>
      </w:r>
      <w:r w:rsidR="004979BE" w:rsidRPr="004979BE">
        <w:fldChar w:fldCharType="end"/>
      </w:r>
      <w:r w:rsidR="008942B1" w:rsidRPr="00721F05">
        <w:t xml:space="preserve"> via stress-induced mechanisms, and </w:t>
      </w:r>
      <w:r w:rsidR="008942B1">
        <w:t xml:space="preserve">both stress-induced mutation and recombination have </w:t>
      </w:r>
      <w:r w:rsidR="008942B1" w:rsidRPr="00721F05">
        <w:t>implication</w:t>
      </w:r>
      <w:r w:rsidR="008942B1">
        <w:t>s</w:t>
      </w:r>
      <w:r w:rsidR="008942B1" w:rsidRPr="00721F05">
        <w:t xml:space="preserve"> for </w:t>
      </w:r>
      <w:r>
        <w:t>d</w:t>
      </w:r>
      <w:r w:rsidR="008942B1" w:rsidRPr="00721F05">
        <w:t>esign</w:t>
      </w:r>
      <w:r>
        <w:t>ing</w:t>
      </w:r>
      <w:r w:rsidR="008942B1" w:rsidRPr="00721F05">
        <w:t xml:space="preserve"> antibiotic treatment </w:t>
      </w:r>
      <w:r w:rsidR="004979BE">
        <w:t>policies</w:t>
      </w:r>
      <w:r w:rsidR="008942B1" w:rsidRPr="00721F05">
        <w:t xml:space="preserve"> </w:t>
      </w:r>
      <w:r w:rsidR="008942B1" w:rsidRPr="00721F05">
        <w:fldChar w:fldCharType="begin" w:fldLock="1"/>
      </w:r>
      <w:r w:rsidR="00B2113A">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Obolski and Hadany 2012)" }, "properties" : { "noteIndex" : 0 }, "schema" : "https://github.com/citation-style-language/schema/raw/master/csl-citation.json" }</w:instrText>
      </w:r>
      <w:r w:rsidR="008942B1" w:rsidRPr="00721F05">
        <w:fldChar w:fldCharType="separate"/>
      </w:r>
      <w:r w:rsidR="008942B1" w:rsidRPr="00721F05">
        <w:rPr>
          <w:noProof/>
        </w:rPr>
        <w:t>(Obolski and Hadany 2012)</w:t>
      </w:r>
      <w:r w:rsidR="008942B1" w:rsidRPr="00721F05">
        <w:fldChar w:fldCharType="end"/>
      </w:r>
      <w:r>
        <w:t xml:space="preserve">, </w:t>
      </w:r>
      <w:r w:rsidR="008942B1" w:rsidRPr="00721F05">
        <w:t xml:space="preserve">pesticide application </w:t>
      </w:r>
      <w:r w:rsidR="008942B1" w:rsidRPr="00721F05">
        <w:fldChar w:fldCharType="begin" w:fldLock="1"/>
      </w:r>
      <w:r w:rsidR="00B2113A">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008942B1" w:rsidRPr="00721F05">
        <w:fldChar w:fldCharType="separate"/>
      </w:r>
      <w:r w:rsidR="008942B1" w:rsidRPr="00721F05">
        <w:rPr>
          <w:noProof/>
        </w:rPr>
        <w:t>(Gressel 2011)</w:t>
      </w:r>
      <w:r w:rsidR="008942B1" w:rsidRPr="00721F05">
        <w:fldChar w:fldCharType="end"/>
      </w:r>
      <w:r w:rsidR="0091743C">
        <w:t>,</w:t>
      </w:r>
      <w:r>
        <w:t xml:space="preserve"> and industrial fermentation processes </w:t>
      </w:r>
      <w:r>
        <w:fldChar w:fldCharType="begin" w:fldLock="1"/>
      </w:r>
      <w:r w:rsidR="00B2113A">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        From Duplicate 1 (                   Indigenous and environmental modulation of frequencies of mutation in Lactobacillus plantarum.                 - Machielsen, Ronnie; van Alen-Boerrigter, Ingrid J.; Koole, Lucy A.; Bongers, Roger S.; Kleerebezem, Michiel; Van Hylckama Vlieg, Johan E. T. )\n                \n        From Duplicate 1 (                           Indigenous and environmental modulation of frequencies of mutation in Lactobacillus plantarum.                         - Machielsen, Ronnie; van Alen-Boerrigter, Ingrid J; Koole, Lucy A; Bongers, Roger S; Kleerebezem, Michiel; Van Hylckama Vlieg, Johan E T )\n                \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        \n        From Duplicate 2 (                           Indigenous and environmental modulation of frequencies of mutation in Lactobacillus plantarum.                         - Machielsen, Ronnie; van Alen-Boerrigter, Ingrid J; Koole, Lucy A; Bongers, Roger S; Kleerebezem, Michiel; Van Hylckama Vlieg, Johan E T )\n                \n        \n        \n        \n        \n      ", "page" : "1587-95", "title" : "Indigenous and environmental modulation of frequencies of mutation in Lactobacillus plantarum.", "type" : "article-journal", "volume" : "76" }, "uris" : [ "http://www.mendeley.com/documents/?uuid=5db16d6a-0796-4657-98cc-2fac93e899c4" ] } ], "mendeley" : { "previouslyFormattedCitation" : "(Machielsen et al. 2010)" }, "properties" : { "noteIndex" : 0 }, "schema" : "https://github.com/citation-style-language/schema/raw/master/csl-citation.json" }</w:instrText>
      </w:r>
      <w:r>
        <w:fldChar w:fldCharType="separate"/>
      </w:r>
      <w:r w:rsidRPr="00D66FD1">
        <w:rPr>
          <w:noProof/>
        </w:rPr>
        <w:t>(Machielsen et al. 2010)</w:t>
      </w:r>
      <w:r>
        <w:fldChar w:fldCharType="end"/>
      </w:r>
      <w:r w:rsidR="008942B1" w:rsidRPr="00721F05">
        <w:t xml:space="preserve">. Similarly, chemotherapy and radiation are predicted to induce </w:t>
      </w:r>
      <w:r w:rsidR="008942B1">
        <w:t xml:space="preserve">mutagenesis </w:t>
      </w:r>
      <w:r w:rsidR="008942B1" w:rsidRPr="00721F05">
        <w:t>in cancer cells, thereby promoting the acquisition of drug-resistance, cancer progression</w:t>
      </w:r>
      <w:r>
        <w:t>,</w:t>
      </w:r>
      <w:r w:rsidR="008942B1" w:rsidRPr="00721F05">
        <w:t xml:space="preserve"> and metastasis </w:t>
      </w:r>
      <w:r w:rsidR="008942B1" w:rsidRPr="00721F05">
        <w:fldChar w:fldCharType="begin" w:fldLock="1"/>
      </w:r>
      <w:r w:rsidR="00B2113A">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id" : "ITEM-2",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2",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Bristow and Hill 2008; Podlaha et al. 2012)" }, "properties" : { "noteIndex" : 0 }, "schema" : "https://github.com/citation-style-language/schema/raw/master/csl-citation.json" }</w:instrText>
      </w:r>
      <w:r w:rsidR="008942B1" w:rsidRPr="00721F05">
        <w:fldChar w:fldCharType="separate"/>
      </w:r>
      <w:r w:rsidRPr="00D66FD1">
        <w:rPr>
          <w:noProof/>
        </w:rPr>
        <w:t>(Bristow and Hill 2008; Podlaha et al. 2012)</w:t>
      </w:r>
      <w:r w:rsidR="008942B1" w:rsidRPr="00721F05">
        <w:fldChar w:fldCharType="end"/>
      </w:r>
      <w:r w:rsidR="008942B1" w:rsidRPr="00721F05">
        <w:t>.</w:t>
      </w:r>
      <w:r w:rsidR="00B360AC">
        <w:t xml:space="preserve"> </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00F33150">
        <w:rPr>
          <w:noProof/>
        </w:rPr>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Default="003A4706" w:rsidP="00E56CE3">
      <w:pPr>
        <w:pStyle w:val="NoSpacing"/>
        <w:spacing w:line="360" w:lineRule="auto"/>
        <w:divId w:val="1620528373"/>
        <w:rPr>
          <w:sz w:val="20"/>
          <w:szCs w:val="20"/>
        </w:rPr>
      </w:pPr>
    </w:p>
    <w:p w:rsidR="005D47D6" w:rsidRDefault="005D47D6" w:rsidP="005D47D6">
      <w:pPr>
        <w:pStyle w:val="Heading1"/>
        <w:divId w:val="1620528373"/>
      </w:pPr>
      <w:r>
        <w:t>Supporting material</w:t>
      </w:r>
    </w:p>
    <w:p w:rsidR="005D47D6" w:rsidRDefault="005D47D6" w:rsidP="005D47D6">
      <w:pPr>
        <w:keepNext/>
        <w:jc w:val="center"/>
        <w:divId w:val="1620528373"/>
      </w:pPr>
      <w:r>
        <w:rPr>
          <w:noProof/>
        </w:rPr>
        <w:drawing>
          <wp:inline distT="0" distB="0" distL="0" distR="0" wp14:anchorId="6F0C9290" wp14:editId="505FA435">
            <wp:extent cx="3657600" cy="5486400"/>
            <wp:effectExtent l="0" t="0" r="0" b="0"/>
            <wp:docPr id="19" name="Picture 19" descr="D:\workspace\mamba\simarba\analysis\invasion_SIMvsCM_r_0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workspace\mamba\simarba\analysis\invasion_SIMvsCM_r_02014-02-2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D47D6" w:rsidRDefault="005D47D6" w:rsidP="0017463F">
      <w:pPr>
        <w:pStyle w:val="Caption"/>
        <w:jc w:val="center"/>
        <w:divId w:val="1620528373"/>
      </w:pPr>
      <w:r>
        <w:t xml:space="preserve">Figure </w:t>
      </w:r>
      <w:r w:rsidR="00901526">
        <w:t>S</w:t>
      </w:r>
      <w:fldSimple w:instr=" SEQ Figure \* ARABIC ">
        <w:r w:rsidR="006E5183">
          <w:rPr>
            <w:noProof/>
          </w:rPr>
          <w:t>8</w:t>
        </w:r>
      </w:fldSimple>
      <w:r>
        <w:t xml:space="preserve"> - </w:t>
      </w:r>
      <w:r w:rsidRPr="005D47D6">
        <w:t>invasion_SIMvsCM_r_02014-02-26</w:t>
      </w:r>
    </w:p>
    <w:p w:rsidR="0017463F" w:rsidRDefault="0017463F" w:rsidP="0017463F">
      <w:pPr>
        <w:divId w:val="1620528373"/>
      </w:pPr>
    </w:p>
    <w:p w:rsidR="0017463F" w:rsidRDefault="0017463F" w:rsidP="0017463F">
      <w:pPr>
        <w:keepNext/>
        <w:jc w:val="center"/>
        <w:divId w:val="1620528373"/>
      </w:pPr>
      <w:r>
        <w:rPr>
          <w:noProof/>
        </w:rPr>
        <w:drawing>
          <wp:inline distT="0" distB="0" distL="0" distR="0" wp14:anchorId="002B75E0" wp14:editId="1E55C614">
            <wp:extent cx="5486400" cy="5486400"/>
            <wp:effectExtent l="0" t="0" r="0" b="0"/>
            <wp:docPr id="1" name="Picture 1" descr="D:\workspace\mamba\simarba\analysis\invasion_RB_SIMvsCM_pop_1e6_2014-03-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mamba\simarba\analysis\invasion_RB_SIMvsCM_pop_1e6_2014-03-09.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17463F" w:rsidRDefault="0017463F" w:rsidP="0017463F">
      <w:pPr>
        <w:pStyle w:val="Caption"/>
        <w:jc w:val="center"/>
        <w:divId w:val="1620528373"/>
      </w:pPr>
      <w:r w:rsidRPr="00BE6BF6">
        <w:rPr>
          <w:highlight w:val="yellow"/>
        </w:rPr>
        <w:t xml:space="preserve">Figure </w:t>
      </w:r>
      <w:r w:rsidR="00D0044C" w:rsidRPr="00BE6BF6">
        <w:rPr>
          <w:highlight w:val="yellow"/>
        </w:rPr>
        <w:fldChar w:fldCharType="begin"/>
      </w:r>
      <w:r w:rsidR="00D0044C" w:rsidRPr="00BE6BF6">
        <w:rPr>
          <w:highlight w:val="yellow"/>
        </w:rPr>
        <w:instrText xml:space="preserve"> SEQ Figure \* ARABIC </w:instrText>
      </w:r>
      <w:r w:rsidR="00D0044C" w:rsidRPr="00BE6BF6">
        <w:rPr>
          <w:highlight w:val="yellow"/>
        </w:rPr>
        <w:fldChar w:fldCharType="separate"/>
      </w:r>
      <w:r w:rsidR="006E5183" w:rsidRPr="00BE6BF6">
        <w:rPr>
          <w:noProof/>
          <w:highlight w:val="yellow"/>
        </w:rPr>
        <w:t>9</w:t>
      </w:r>
      <w:r w:rsidR="00D0044C" w:rsidRPr="00BE6BF6">
        <w:rPr>
          <w:noProof/>
          <w:highlight w:val="yellow"/>
        </w:rPr>
        <w:fldChar w:fldCharType="end"/>
      </w:r>
      <w:r w:rsidRPr="00BE6BF6">
        <w:rPr>
          <w:highlight w:val="yellow"/>
        </w:rPr>
        <w:t xml:space="preserve"> - invasion_RB_SIMvsCM_pop_1e6_2014-03-09</w:t>
      </w:r>
      <w:r w:rsidR="00BE6BF6" w:rsidRPr="00BE6BF6">
        <w:rPr>
          <w:highlight w:val="yellow"/>
        </w:rPr>
        <w:t xml:space="preserve"> – CHECK FOR NEWER VERSION</w:t>
      </w:r>
    </w:p>
    <w:p w:rsidR="00BE6BF6" w:rsidRPr="00BE6BF6" w:rsidRDefault="00BE6BF6" w:rsidP="00BE6BF6">
      <w:pPr>
        <w:divId w:val="1620528373"/>
      </w:pPr>
    </w:p>
    <w:p w:rsidR="005812EA" w:rsidRDefault="005812EA" w:rsidP="005812EA">
      <w:pPr>
        <w:divId w:val="1620528373"/>
      </w:pPr>
    </w:p>
    <w:p w:rsidR="005812EA" w:rsidRPr="005812EA" w:rsidRDefault="005812EA" w:rsidP="005812EA">
      <w:pPr>
        <w:divId w:val="1620528373"/>
      </w:pPr>
    </w:p>
    <w:sectPr w:rsidR="005812EA" w:rsidRPr="005812EA" w:rsidSect="00503D02">
      <w:headerReference w:type="even" r:id="rId20"/>
      <w:headerReference w:type="default" r:id="rId21"/>
      <w:footerReference w:type="even" r:id="rId22"/>
      <w:footerReference w:type="default" r:id="rId2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A5658" w:rsidRDefault="000A5658" w:rsidP="00684BC6">
      <w:r>
        <w:separator/>
      </w:r>
    </w:p>
  </w:endnote>
  <w:endnote w:type="continuationSeparator" w:id="0">
    <w:p w:rsidR="000A5658" w:rsidRDefault="000A5658"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0A5658" w:rsidRDefault="000A5658" w:rsidP="00684BC6">
        <w:pPr>
          <w:pStyle w:val="Footer"/>
        </w:pPr>
        <w:r>
          <w:fldChar w:fldCharType="begin"/>
        </w:r>
        <w:r>
          <w:instrText xml:space="preserve"> PAGE   \* MERGEFORMAT </w:instrText>
        </w:r>
        <w:r>
          <w:fldChar w:fldCharType="separate"/>
        </w:r>
        <w:r w:rsidR="00B2113A">
          <w:rPr>
            <w:noProof/>
          </w:rPr>
          <w:t>4</w:t>
        </w:r>
        <w:r>
          <w:rPr>
            <w:noProof/>
          </w:rPr>
          <w:fldChar w:fldCharType="end"/>
        </w:r>
      </w:p>
    </w:sdtContent>
  </w:sdt>
  <w:p w:rsidR="000A5658" w:rsidRDefault="000A5658"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r>
      <w:fldChar w:fldCharType="begin"/>
    </w:r>
    <w:r>
      <w:instrText>PAGE</w:instrText>
    </w:r>
    <w:r>
      <w:fldChar w:fldCharType="separate"/>
    </w:r>
    <w:r w:rsidR="00B2113A">
      <w:rPr>
        <w:noProof/>
      </w:rPr>
      <w:t>2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A5658" w:rsidRDefault="000A5658" w:rsidP="00684BC6">
      <w:r>
        <w:separator/>
      </w:r>
    </w:p>
  </w:footnote>
  <w:footnote w:type="continuationSeparator" w:id="0">
    <w:p w:rsidR="000A5658" w:rsidRDefault="000A5658"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A5658" w:rsidRDefault="000A5658" w:rsidP="00684BC6">
    <w:pPr>
      <w:pStyle w:val="Header"/>
    </w:pPr>
    <w:r>
      <w:fldChar w:fldCharType="begin"/>
    </w:r>
    <w:r>
      <w:instrText xml:space="preserve"> DATE \@ "MMMM d, yyyy" </w:instrText>
    </w:r>
    <w:r>
      <w:fldChar w:fldCharType="separate"/>
    </w:r>
    <w:r w:rsidR="00B2113A">
      <w:rPr>
        <w:noProof/>
      </w:rPr>
      <w:t>May 1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mailMerge>
    <w:mainDocumentType w:val="formLetters"/>
    <w:dataType w:val="textFile"/>
    <w:activeRecord w:val="-1"/>
  </w:mailMerge>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A5658"/>
    <w:rsid w:val="000B2FF0"/>
    <w:rsid w:val="000C4E74"/>
    <w:rsid w:val="000E1F6B"/>
    <w:rsid w:val="000E3774"/>
    <w:rsid w:val="000E7665"/>
    <w:rsid w:val="000F32FA"/>
    <w:rsid w:val="00107AA3"/>
    <w:rsid w:val="00127F03"/>
    <w:rsid w:val="0015245B"/>
    <w:rsid w:val="00165EA3"/>
    <w:rsid w:val="001735E4"/>
    <w:rsid w:val="00174130"/>
    <w:rsid w:val="0017463F"/>
    <w:rsid w:val="001750F9"/>
    <w:rsid w:val="00180162"/>
    <w:rsid w:val="00184999"/>
    <w:rsid w:val="0019000A"/>
    <w:rsid w:val="001A0339"/>
    <w:rsid w:val="001B6414"/>
    <w:rsid w:val="001C07E4"/>
    <w:rsid w:val="001C35C4"/>
    <w:rsid w:val="001C4F35"/>
    <w:rsid w:val="001E1657"/>
    <w:rsid w:val="001E25FE"/>
    <w:rsid w:val="00206BDA"/>
    <w:rsid w:val="002348CA"/>
    <w:rsid w:val="00234DD6"/>
    <w:rsid w:val="002619F0"/>
    <w:rsid w:val="0027187C"/>
    <w:rsid w:val="00280E31"/>
    <w:rsid w:val="002833EF"/>
    <w:rsid w:val="00297201"/>
    <w:rsid w:val="002A2A28"/>
    <w:rsid w:val="002A4903"/>
    <w:rsid w:val="002A5C34"/>
    <w:rsid w:val="002B4788"/>
    <w:rsid w:val="002D240A"/>
    <w:rsid w:val="002D40E1"/>
    <w:rsid w:val="002F40E4"/>
    <w:rsid w:val="003003C7"/>
    <w:rsid w:val="003012BC"/>
    <w:rsid w:val="00310BF7"/>
    <w:rsid w:val="00326A26"/>
    <w:rsid w:val="003326EA"/>
    <w:rsid w:val="00335A8F"/>
    <w:rsid w:val="0033647E"/>
    <w:rsid w:val="00340314"/>
    <w:rsid w:val="003443CF"/>
    <w:rsid w:val="0036194A"/>
    <w:rsid w:val="00393F82"/>
    <w:rsid w:val="00396210"/>
    <w:rsid w:val="003A0002"/>
    <w:rsid w:val="003A0243"/>
    <w:rsid w:val="003A3923"/>
    <w:rsid w:val="003A4706"/>
    <w:rsid w:val="003A69ED"/>
    <w:rsid w:val="003C3340"/>
    <w:rsid w:val="003C3829"/>
    <w:rsid w:val="003D0050"/>
    <w:rsid w:val="003F5488"/>
    <w:rsid w:val="0041546C"/>
    <w:rsid w:val="00432E8B"/>
    <w:rsid w:val="00434599"/>
    <w:rsid w:val="00434F6A"/>
    <w:rsid w:val="00444F34"/>
    <w:rsid w:val="004470A8"/>
    <w:rsid w:val="00451CA6"/>
    <w:rsid w:val="0045279B"/>
    <w:rsid w:val="00470AD2"/>
    <w:rsid w:val="0047230E"/>
    <w:rsid w:val="00472A91"/>
    <w:rsid w:val="004739EB"/>
    <w:rsid w:val="0047646C"/>
    <w:rsid w:val="00486682"/>
    <w:rsid w:val="00493028"/>
    <w:rsid w:val="004979BE"/>
    <w:rsid w:val="004B18D2"/>
    <w:rsid w:val="004B2D79"/>
    <w:rsid w:val="004B3EE3"/>
    <w:rsid w:val="004B51C1"/>
    <w:rsid w:val="004B53DF"/>
    <w:rsid w:val="004B5703"/>
    <w:rsid w:val="004B68EC"/>
    <w:rsid w:val="004D3201"/>
    <w:rsid w:val="004D566A"/>
    <w:rsid w:val="004E1DFB"/>
    <w:rsid w:val="004F3A59"/>
    <w:rsid w:val="00503D02"/>
    <w:rsid w:val="005055C2"/>
    <w:rsid w:val="0051712D"/>
    <w:rsid w:val="005204BA"/>
    <w:rsid w:val="0052308B"/>
    <w:rsid w:val="00554C37"/>
    <w:rsid w:val="00555054"/>
    <w:rsid w:val="00557C4E"/>
    <w:rsid w:val="005653F6"/>
    <w:rsid w:val="005812EA"/>
    <w:rsid w:val="00583201"/>
    <w:rsid w:val="00586D50"/>
    <w:rsid w:val="00595314"/>
    <w:rsid w:val="005B467E"/>
    <w:rsid w:val="005D47D6"/>
    <w:rsid w:val="005E5B74"/>
    <w:rsid w:val="005E79F1"/>
    <w:rsid w:val="005F544C"/>
    <w:rsid w:val="005F5641"/>
    <w:rsid w:val="005F5AA7"/>
    <w:rsid w:val="006036F1"/>
    <w:rsid w:val="00606643"/>
    <w:rsid w:val="006115D1"/>
    <w:rsid w:val="00616BE7"/>
    <w:rsid w:val="006258AC"/>
    <w:rsid w:val="00626574"/>
    <w:rsid w:val="00630519"/>
    <w:rsid w:val="00631E2F"/>
    <w:rsid w:val="00636CE6"/>
    <w:rsid w:val="00647343"/>
    <w:rsid w:val="006508EB"/>
    <w:rsid w:val="006539F4"/>
    <w:rsid w:val="00657751"/>
    <w:rsid w:val="00660730"/>
    <w:rsid w:val="00672974"/>
    <w:rsid w:val="00683F62"/>
    <w:rsid w:val="0068460F"/>
    <w:rsid w:val="00684BC6"/>
    <w:rsid w:val="006915F3"/>
    <w:rsid w:val="006A7F51"/>
    <w:rsid w:val="006B0E79"/>
    <w:rsid w:val="006B2502"/>
    <w:rsid w:val="006B30F1"/>
    <w:rsid w:val="006D4EF6"/>
    <w:rsid w:val="006E5183"/>
    <w:rsid w:val="006F6380"/>
    <w:rsid w:val="00700857"/>
    <w:rsid w:val="00700C41"/>
    <w:rsid w:val="00705B94"/>
    <w:rsid w:val="00706AFB"/>
    <w:rsid w:val="0071707E"/>
    <w:rsid w:val="00720B39"/>
    <w:rsid w:val="00721F05"/>
    <w:rsid w:val="00732F22"/>
    <w:rsid w:val="007369B1"/>
    <w:rsid w:val="00736E31"/>
    <w:rsid w:val="00740192"/>
    <w:rsid w:val="0076167C"/>
    <w:rsid w:val="007651D5"/>
    <w:rsid w:val="007737DB"/>
    <w:rsid w:val="00773F47"/>
    <w:rsid w:val="00774048"/>
    <w:rsid w:val="007817E7"/>
    <w:rsid w:val="0078466C"/>
    <w:rsid w:val="007863CD"/>
    <w:rsid w:val="00792B01"/>
    <w:rsid w:val="00794AD1"/>
    <w:rsid w:val="007A3454"/>
    <w:rsid w:val="007A3950"/>
    <w:rsid w:val="007A4F97"/>
    <w:rsid w:val="007B126F"/>
    <w:rsid w:val="007B19C1"/>
    <w:rsid w:val="007B768F"/>
    <w:rsid w:val="007C18B3"/>
    <w:rsid w:val="007D60D9"/>
    <w:rsid w:val="007E056A"/>
    <w:rsid w:val="007F2309"/>
    <w:rsid w:val="007F4490"/>
    <w:rsid w:val="008029C0"/>
    <w:rsid w:val="00810973"/>
    <w:rsid w:val="008234EB"/>
    <w:rsid w:val="00840186"/>
    <w:rsid w:val="00850186"/>
    <w:rsid w:val="00850ADF"/>
    <w:rsid w:val="0085626B"/>
    <w:rsid w:val="00873682"/>
    <w:rsid w:val="008737FF"/>
    <w:rsid w:val="008769D4"/>
    <w:rsid w:val="008806FA"/>
    <w:rsid w:val="008834FE"/>
    <w:rsid w:val="00883FD5"/>
    <w:rsid w:val="008942B1"/>
    <w:rsid w:val="008B5229"/>
    <w:rsid w:val="008B66B5"/>
    <w:rsid w:val="008B713A"/>
    <w:rsid w:val="008B7836"/>
    <w:rsid w:val="008C1001"/>
    <w:rsid w:val="008C6396"/>
    <w:rsid w:val="008C6A6B"/>
    <w:rsid w:val="008D4F11"/>
    <w:rsid w:val="00901526"/>
    <w:rsid w:val="00904140"/>
    <w:rsid w:val="00913300"/>
    <w:rsid w:val="00916129"/>
    <w:rsid w:val="009161B7"/>
    <w:rsid w:val="0091743C"/>
    <w:rsid w:val="00957384"/>
    <w:rsid w:val="0096305D"/>
    <w:rsid w:val="009667D0"/>
    <w:rsid w:val="00980973"/>
    <w:rsid w:val="00985198"/>
    <w:rsid w:val="0098530B"/>
    <w:rsid w:val="0099411D"/>
    <w:rsid w:val="009A004F"/>
    <w:rsid w:val="009A53A3"/>
    <w:rsid w:val="009A61A0"/>
    <w:rsid w:val="009E0856"/>
    <w:rsid w:val="009E7887"/>
    <w:rsid w:val="00A04F4E"/>
    <w:rsid w:val="00A0686E"/>
    <w:rsid w:val="00A111C5"/>
    <w:rsid w:val="00A16991"/>
    <w:rsid w:val="00A230AF"/>
    <w:rsid w:val="00A25916"/>
    <w:rsid w:val="00A3138F"/>
    <w:rsid w:val="00A34ACA"/>
    <w:rsid w:val="00A43499"/>
    <w:rsid w:val="00A44358"/>
    <w:rsid w:val="00A47052"/>
    <w:rsid w:val="00A55456"/>
    <w:rsid w:val="00A630A5"/>
    <w:rsid w:val="00A66414"/>
    <w:rsid w:val="00A668A7"/>
    <w:rsid w:val="00A77B3E"/>
    <w:rsid w:val="00A852E2"/>
    <w:rsid w:val="00AA02CC"/>
    <w:rsid w:val="00AA7399"/>
    <w:rsid w:val="00AB1240"/>
    <w:rsid w:val="00AC0117"/>
    <w:rsid w:val="00AC1FC0"/>
    <w:rsid w:val="00AC36B5"/>
    <w:rsid w:val="00AD66E9"/>
    <w:rsid w:val="00AD6C4A"/>
    <w:rsid w:val="00AE00F8"/>
    <w:rsid w:val="00AE1BCC"/>
    <w:rsid w:val="00AE39F0"/>
    <w:rsid w:val="00AE5E3A"/>
    <w:rsid w:val="00AF0E14"/>
    <w:rsid w:val="00B124AC"/>
    <w:rsid w:val="00B146BD"/>
    <w:rsid w:val="00B2113A"/>
    <w:rsid w:val="00B21813"/>
    <w:rsid w:val="00B21F26"/>
    <w:rsid w:val="00B31764"/>
    <w:rsid w:val="00B360AC"/>
    <w:rsid w:val="00B365DB"/>
    <w:rsid w:val="00B45BBE"/>
    <w:rsid w:val="00B4732B"/>
    <w:rsid w:val="00B65692"/>
    <w:rsid w:val="00B70137"/>
    <w:rsid w:val="00B7245A"/>
    <w:rsid w:val="00B90363"/>
    <w:rsid w:val="00B978DF"/>
    <w:rsid w:val="00BA283B"/>
    <w:rsid w:val="00BB0D46"/>
    <w:rsid w:val="00BB0D91"/>
    <w:rsid w:val="00BC7E9A"/>
    <w:rsid w:val="00BD3752"/>
    <w:rsid w:val="00BD6A77"/>
    <w:rsid w:val="00BE3F10"/>
    <w:rsid w:val="00BE6BF6"/>
    <w:rsid w:val="00C00829"/>
    <w:rsid w:val="00C02BF1"/>
    <w:rsid w:val="00C2122E"/>
    <w:rsid w:val="00C25AF1"/>
    <w:rsid w:val="00C40CFE"/>
    <w:rsid w:val="00C4165C"/>
    <w:rsid w:val="00C44784"/>
    <w:rsid w:val="00C51B23"/>
    <w:rsid w:val="00C861BA"/>
    <w:rsid w:val="00C94FC9"/>
    <w:rsid w:val="00C97D38"/>
    <w:rsid w:val="00CA06B1"/>
    <w:rsid w:val="00CA71D6"/>
    <w:rsid w:val="00CB434A"/>
    <w:rsid w:val="00CB6A9A"/>
    <w:rsid w:val="00CC12B2"/>
    <w:rsid w:val="00CC43BC"/>
    <w:rsid w:val="00CD0BDA"/>
    <w:rsid w:val="00CD0D70"/>
    <w:rsid w:val="00D0044C"/>
    <w:rsid w:val="00D02DFC"/>
    <w:rsid w:val="00D06B86"/>
    <w:rsid w:val="00D113A8"/>
    <w:rsid w:val="00D22B44"/>
    <w:rsid w:val="00D3013A"/>
    <w:rsid w:val="00D31778"/>
    <w:rsid w:val="00D4253F"/>
    <w:rsid w:val="00D546DC"/>
    <w:rsid w:val="00D55250"/>
    <w:rsid w:val="00D57534"/>
    <w:rsid w:val="00D612CB"/>
    <w:rsid w:val="00D61EE2"/>
    <w:rsid w:val="00D66FD1"/>
    <w:rsid w:val="00D76359"/>
    <w:rsid w:val="00DA10A1"/>
    <w:rsid w:val="00DB303F"/>
    <w:rsid w:val="00DB3CE0"/>
    <w:rsid w:val="00DC25EE"/>
    <w:rsid w:val="00DC3FF4"/>
    <w:rsid w:val="00DE534D"/>
    <w:rsid w:val="00DE72DB"/>
    <w:rsid w:val="00DF3F12"/>
    <w:rsid w:val="00E154A6"/>
    <w:rsid w:val="00E15D4F"/>
    <w:rsid w:val="00E26B2F"/>
    <w:rsid w:val="00E56CE3"/>
    <w:rsid w:val="00E65857"/>
    <w:rsid w:val="00E65D1C"/>
    <w:rsid w:val="00E663AE"/>
    <w:rsid w:val="00E8137A"/>
    <w:rsid w:val="00E95AD3"/>
    <w:rsid w:val="00E96C82"/>
    <w:rsid w:val="00E96D68"/>
    <w:rsid w:val="00EB25ED"/>
    <w:rsid w:val="00EB4437"/>
    <w:rsid w:val="00EC01A4"/>
    <w:rsid w:val="00EC18D0"/>
    <w:rsid w:val="00EC70E4"/>
    <w:rsid w:val="00EC7617"/>
    <w:rsid w:val="00ED0778"/>
    <w:rsid w:val="00EF1F85"/>
    <w:rsid w:val="00EF3869"/>
    <w:rsid w:val="00EF61B8"/>
    <w:rsid w:val="00F12A83"/>
    <w:rsid w:val="00F13911"/>
    <w:rsid w:val="00F168F6"/>
    <w:rsid w:val="00F24807"/>
    <w:rsid w:val="00F314F2"/>
    <w:rsid w:val="00F33150"/>
    <w:rsid w:val="00F56B46"/>
    <w:rsid w:val="00F6288C"/>
    <w:rsid w:val="00F638EB"/>
    <w:rsid w:val="00F9096A"/>
    <w:rsid w:val="00F94A6B"/>
    <w:rsid w:val="00FA6129"/>
    <w:rsid w:val="00FA6D6B"/>
    <w:rsid w:val="00FA7E50"/>
    <w:rsid w:val="00FB03E2"/>
    <w:rsid w:val="00FB160E"/>
    <w:rsid w:val="00FB6B5E"/>
    <w:rsid w:val="00FB7064"/>
    <w:rsid w:val="00FC46AB"/>
    <w:rsid w:val="00FD4A32"/>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 w:id="1604611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B1FC0F-7703-4C6C-84C9-772651A68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67</TotalTime>
  <Pages>22</Pages>
  <Words>4014</Words>
  <Characters>213348</Characters>
  <Application>Microsoft Office Word</Application>
  <DocSecurity>0</DocSecurity>
  <Lines>1777</Lines>
  <Paragraphs>43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2169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subject/>
  <dc:creator>yoavram</dc:creator>
  <cp:keywords/>
  <dc:description/>
  <cp:lastModifiedBy>Yoav Ram</cp:lastModifiedBy>
  <cp:revision>12</cp:revision>
  <cp:lastPrinted>2014-03-02T09:50:00Z</cp:lastPrinted>
  <dcterms:created xsi:type="dcterms:W3CDTF">2012-09-27T08:48:00Z</dcterms:created>
  <dcterms:modified xsi:type="dcterms:W3CDTF">2014-05-15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American Psychological Association 6th edition</vt:lpwstr>
  </property>
  <property fmtid="{D5CDD505-2E9C-101B-9397-08002B2CF9AE}" pid="6" name="Mendeley Recent Style Id 0_1">
    <vt:lpwstr>http://www.zotero.org/styles/apa</vt:lpwstr>
  </property>
  <property fmtid="{D5CDD505-2E9C-101B-9397-08002B2CF9AE}" pid="7" name="Mendeley Recent Style Name 1_1">
    <vt:lpwstr>BMC Evolutionary Biology</vt:lpwstr>
  </property>
  <property fmtid="{D5CDD505-2E9C-101B-9397-08002B2CF9AE}" pid="8" name="Mendeley Recent Style Id 1_1">
    <vt:lpwstr>http://www.zotero.org/styles/bmc-evolutionary-biology</vt:lpwstr>
  </property>
  <property fmtid="{D5CDD505-2E9C-101B-9397-08002B2CF9AE}" pid="9" name="Mendeley Recent Style Name 2_1">
    <vt:lpwstr>Chicago Manual of Style 16th edition (author-date)</vt:lpwstr>
  </property>
  <property fmtid="{D5CDD505-2E9C-101B-9397-08002B2CF9AE}" pid="10" name="Mendeley Recent Style Id 2_1">
    <vt:lpwstr>http://www.zotero.org/styles/chicago-author-date</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Proceedings of the Royal Society B</vt:lpwstr>
  </property>
  <property fmtid="{D5CDD505-2E9C-101B-9397-08002B2CF9AE}" pid="20" name="Mendeley Recent Style Id 7_1">
    <vt:lpwstr>http://www.zotero.org/styles/proceedings-of-the-royal-society-b</vt:lpwstr>
  </property>
  <property fmtid="{D5CDD505-2E9C-101B-9397-08002B2CF9AE}" pid="21" name="Mendeley Recent Style Name 8_1">
    <vt:lpwstr>The American Naturalist</vt:lpwstr>
  </property>
  <property fmtid="{D5CDD505-2E9C-101B-9397-08002B2CF9AE}" pid="22" name="Mendeley Recent Style Id 8_1">
    <vt:lpwstr>http://www.zotero.org/styles/the-american-naturalist</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